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2D86B336"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generalist predators</w:t>
      </w:r>
      <w:ins w:id="79" w:author="Gen-Chang Hsu" w:date="2024-08-27T14:39:00Z" w16du:dateUtc="2024-08-27T18:39:00Z">
        <w:r w:rsidR="000F2B12">
          <w:rPr>
            <w:rFonts w:cs="Times New Roman"/>
            <w:color w:val="000000" w:themeColor="text1"/>
          </w:rPr>
          <w:t xml:space="preserve">, </w:t>
        </w:r>
        <w:commentRangeStart w:id="80"/>
        <w:r w:rsidR="000F2B12">
          <w:rPr>
            <w:rFonts w:cs="Times New Roman"/>
            <w:color w:val="000000" w:themeColor="text1"/>
          </w:rPr>
          <w:t>despite their potential</w:t>
        </w:r>
      </w:ins>
      <w:ins w:id="81" w:author="Gen-Chang Hsu" w:date="2024-08-27T14:40:00Z" w16du:dateUtc="2024-08-27T18:40:00Z">
        <w:r w:rsidR="000F2B12">
          <w:rPr>
            <w:rFonts w:cs="Times New Roman"/>
            <w:color w:val="000000" w:themeColor="text1"/>
          </w:rPr>
          <w:t xml:space="preserve"> interference with each other</w:t>
        </w:r>
      </w:ins>
      <w:ins w:id="82" w:author="Gen-Chang Hsu" w:date="2024-08-27T14:39:00Z" w16du:dateUtc="2024-08-27T18:39:00Z">
        <w:r w:rsidR="000F2B12">
          <w:rPr>
            <w:rFonts w:cs="Times New Roman"/>
            <w:color w:val="000000" w:themeColor="text1"/>
          </w:rPr>
          <w:t xml:space="preserve"> </w:t>
        </w:r>
      </w:ins>
      <w:del w:id="83" w:author="Gen-Chang Hsu" w:date="2024-08-27T14:39:00Z" w16du:dateUtc="2024-08-27T18:39:00Z">
        <w:r w:rsidRPr="005C029F" w:rsidDel="000F2B12">
          <w:rPr>
            <w:rFonts w:cs="Times New Roman"/>
            <w:color w:val="000000" w:themeColor="text1"/>
          </w:rPr>
          <w:delText xml:space="preserve"> </w:delText>
        </w:r>
      </w:del>
      <w:r w:rsidRPr="005C029F">
        <w:rPr>
          <w:rFonts w:cs="Times New Roman"/>
          <w:color w:val="000000" w:themeColor="text1"/>
        </w:rPr>
        <w:t>(e.g.,</w:t>
      </w:r>
      <w:ins w:id="84" w:author="Gen-Chang Hsu" w:date="2024-08-27T14:39:00Z" w16du:dateUtc="2024-08-27T18:39:00Z">
        <w:r w:rsidR="000F2B12">
          <w:rPr>
            <w:rFonts w:cs="Times New Roman"/>
            <w:color w:val="000000" w:themeColor="text1"/>
          </w:rPr>
          <w:t xml:space="preserve"> </w:t>
        </w:r>
      </w:ins>
      <w:ins w:id="85" w:author="Gen-Chang Hsu" w:date="2024-08-27T14:40:00Z" w16du:dateUtc="2024-08-27T18:40:00Z">
        <w:r w:rsidR="000F2B12">
          <w:rPr>
            <w:rFonts w:cs="Times New Roman"/>
            <w:color w:val="000000" w:themeColor="text1"/>
          </w:rPr>
          <w:t>intraguild</w:t>
        </w:r>
      </w:ins>
      <w:ins w:id="86" w:author="Gen-Chang Hsu" w:date="2024-08-27T14:50:00Z" w16du:dateUtc="2024-08-27T18:50:00Z">
        <w:r w:rsidR="000F2B12">
          <w:rPr>
            <w:rFonts w:cs="Times New Roman"/>
            <w:color w:val="000000" w:themeColor="text1"/>
          </w:rPr>
          <w:t xml:space="preserve"> predation</w:t>
        </w:r>
      </w:ins>
      <w:ins w:id="87" w:author="Gen-Chang Hsu" w:date="2024-08-27T14:40:00Z" w16du:dateUtc="2024-08-27T18:40:00Z">
        <w:r w:rsidR="000F2B12">
          <w:rPr>
            <w:rFonts w:cs="Times New Roman"/>
            <w:color w:val="000000" w:themeColor="text1"/>
          </w:rPr>
          <w:t xml:space="preserve"> and </w:t>
        </w:r>
      </w:ins>
      <w:ins w:id="88" w:author="Gen-Chang Hsu" w:date="2024-08-27T14:39:00Z" w16du:dateUtc="2024-08-27T18:39:00Z">
        <w:r w:rsidR="000F2B12">
          <w:rPr>
            <w:rFonts w:cs="Times New Roman"/>
            <w:color w:val="000000" w:themeColor="text1"/>
          </w:rPr>
          <w:t>cannibalism</w:t>
        </w:r>
      </w:ins>
      <w:r w:rsidRPr="005C029F">
        <w:rPr>
          <w:rFonts w:cs="Times New Roman"/>
          <w:color w:val="000000" w:themeColor="text1"/>
        </w:rPr>
        <w:t xml:space="preserve"> </w:t>
      </w:r>
      <w:ins w:id="89" w:author="Gen-Chang Hsu" w:date="2024-08-27T14:39:00Z" w16du:dateUtc="2024-08-27T18:39:00Z">
        <w:r w:rsidR="000F2B12">
          <w:rPr>
            <w:rFonts w:cs="Times New Roman"/>
            <w:color w:val="000000" w:themeColor="text1"/>
          </w:rPr>
          <w:t xml:space="preserve">in </w:t>
        </w:r>
      </w:ins>
      <w:r w:rsidRPr="005C029F">
        <w:rPr>
          <w:rFonts w:cs="Times New Roman"/>
          <w:color w:val="000000" w:themeColor="text1"/>
        </w:rPr>
        <w:t>spiders</w:t>
      </w:r>
      <w:ins w:id="90" w:author="Gen-Chang Hsu" w:date="2024-08-27T14:39:00Z" w16du:dateUtc="2024-08-27T18:39:00Z">
        <w:r w:rsidR="000F2B12">
          <w:rPr>
            <w:rFonts w:cs="Times New Roman"/>
            <w:color w:val="000000" w:themeColor="text1"/>
          </w:rPr>
          <w:t xml:space="preserve"> </w:t>
        </w:r>
      </w:ins>
      <w:commentRangeEnd w:id="80"/>
      <w:ins w:id="91" w:author="Gen-Chang Hsu" w:date="2024-08-27T14:52:00Z" w16du:dateUtc="2024-08-27T18:52:00Z">
        <w:r w:rsidR="00D56687">
          <w:rPr>
            <w:rStyle w:val="CommentReference"/>
          </w:rPr>
          <w:commentReference w:id="80"/>
        </w:r>
      </w:ins>
      <w:ins w:id="92" w:author="Gen-Chang Hsu" w:date="2024-08-27T14:39:00Z" w16du:dateUtc="2024-08-27T18:39:00Z">
        <w:r w:rsidR="000F2B12">
          <w:rPr>
            <w:rFonts w:cs="Times New Roman"/>
            <w:color w:val="000000" w:themeColor="text1"/>
          </w:rPr>
          <w:t>[</w:t>
        </w:r>
      </w:ins>
      <w:commentRangeStart w:id="93"/>
      <w:ins w:id="94" w:author="Gen-Chang Hsu" w:date="2024-08-27T14:51:00Z" w16du:dateUtc="2024-08-27T18:51:00Z">
        <w:r w:rsidR="000F2B12">
          <w:rPr>
            <w:rFonts w:cs="Times New Roman"/>
            <w:color w:val="000000" w:themeColor="text1"/>
          </w:rPr>
          <w:t xml:space="preserve">Cuff </w:t>
        </w:r>
        <w:r w:rsidR="000F2B12" w:rsidRPr="000F2B12">
          <w:rPr>
            <w:rFonts w:cs="Times New Roman"/>
            <w:i/>
            <w:iCs/>
            <w:color w:val="000000" w:themeColor="text1"/>
            <w:rPrChange w:id="95" w:author="Gen-Chang Hsu" w:date="2024-08-27T14:51:00Z" w16du:dateUtc="2024-08-27T18:51:00Z">
              <w:rPr>
                <w:rFonts w:cs="Times New Roman"/>
                <w:color w:val="000000" w:themeColor="text1"/>
              </w:rPr>
            </w:rPrChange>
          </w:rPr>
          <w:t>et al.</w:t>
        </w:r>
        <w:r w:rsidR="000F2B12">
          <w:rPr>
            <w:rFonts w:cs="Times New Roman"/>
            <w:color w:val="000000" w:themeColor="text1"/>
          </w:rPr>
          <w:t>, 2021</w:t>
        </w:r>
        <w:commentRangeEnd w:id="93"/>
        <w:r w:rsidR="00CE351F">
          <w:rPr>
            <w:rStyle w:val="CommentReference"/>
          </w:rPr>
          <w:commentReference w:id="93"/>
        </w:r>
      </w:ins>
      <w:ins w:id="96" w:author="Gen-Chang Hsu" w:date="2024-08-27T14:39:00Z" w16du:dateUtc="2024-08-27T18:39:00Z">
        <w:r w:rsidR="000F2B12">
          <w:rPr>
            <w:rFonts w:cs="Times New Roman"/>
            <w:color w:val="000000" w:themeColor="text1"/>
          </w:rPr>
          <w:t>]</w:t>
        </w:r>
      </w:ins>
      <w:r w:rsidRPr="005C029F">
        <w:rPr>
          <w:rFonts w:cs="Times New Roman"/>
          <w:color w:val="000000" w:themeColor="text1"/>
        </w:rPr>
        <w:t>)</w:t>
      </w:r>
      <w:ins w:id="97" w:author="Gen-Chang Hsu" w:date="2024-08-27T14:41:00Z" w16du:dateUtc="2024-08-27T18:41:00Z">
        <w:r w:rsidR="000F2B12">
          <w:rPr>
            <w:rFonts w:cs="Times New Roman"/>
            <w:color w:val="000000" w:themeColor="text1"/>
          </w:rPr>
          <w:t>,</w:t>
        </w:r>
      </w:ins>
      <w:del w:id="98" w:author="Gen-Chang Hsu" w:date="2024-08-27T14:41:00Z" w16du:dateUtc="2024-08-27T18:41:00Z">
        <w:r w:rsidRPr="005C029F" w:rsidDel="000F2B12">
          <w:rPr>
            <w:rFonts w:cs="Times New Roman"/>
            <w:color w:val="000000" w:themeColor="text1"/>
          </w:rPr>
          <w:delText xml:space="preserve"> </w:delText>
        </w:r>
      </w:del>
      <w:ins w:id="99" w:author="Gen-Chang Hsu" w:date="2024-08-27T14:41:00Z" w16du:dateUtc="2024-08-27T18:41:00Z">
        <w:r w:rsidR="000F2B12">
          <w:rPr>
            <w:rFonts w:cs="Times New Roman"/>
            <w:color w:val="000000" w:themeColor="text1"/>
          </w:rPr>
          <w:t xml:space="preserve"> </w:t>
        </w:r>
      </w:ins>
      <w:r w:rsidRPr="005C029F">
        <w:rPr>
          <w:rFonts w:cs="Times New Roman"/>
          <w:color w:val="000000" w:themeColor="text1"/>
        </w:rPr>
        <w:t xml:space="preserve">have been increasingly appreciated for their conspicuous existence and consistent biocontrol effect on pests </w:t>
      </w:r>
      <w:commentRangeStart w:id="100"/>
      <w:commentRangeStart w:id="101"/>
      <w:commentRangeStart w:id="102"/>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xml:space="preserve">, 2019; </w:t>
      </w:r>
      <w:ins w:id="103" w:author="Gen-Chang Hsu" w:date="2024-08-27T14:46:00Z">
        <w:r w:rsidR="000F2B12" w:rsidRPr="000F2B12">
          <w:rPr>
            <w:rFonts w:cs="Times New Roman"/>
            <w:noProof/>
            <w:color w:val="000000" w:themeColor="text1"/>
          </w:rPr>
          <w:t>Mezőfi</w:t>
        </w:r>
      </w:ins>
      <w:ins w:id="104" w:author="Gen-Chang Hsu" w:date="2024-08-27T14:47:00Z" w16du:dateUtc="2024-08-27T18:47:00Z">
        <w:r w:rsidR="000F2B12">
          <w:rPr>
            <w:rFonts w:cs="Times New Roman"/>
            <w:noProof/>
            <w:color w:val="000000" w:themeColor="text1"/>
          </w:rPr>
          <w:t xml:space="preserve"> </w:t>
        </w:r>
        <w:r w:rsidR="000F2B12" w:rsidRPr="000F2B12">
          <w:rPr>
            <w:rFonts w:cs="Times New Roman"/>
            <w:i/>
            <w:iCs/>
            <w:noProof/>
            <w:color w:val="000000" w:themeColor="text1"/>
            <w:rPrChange w:id="105" w:author="Gen-Chang Hsu" w:date="2024-08-27T14:47:00Z" w16du:dateUtc="2024-08-27T18:47:00Z">
              <w:rPr>
                <w:rFonts w:cs="Times New Roman"/>
                <w:noProof/>
                <w:color w:val="000000" w:themeColor="text1"/>
              </w:rPr>
            </w:rPrChange>
          </w:rPr>
          <w:t>et al</w:t>
        </w:r>
        <w:r w:rsidR="000F2B12">
          <w:rPr>
            <w:rFonts w:cs="Times New Roman"/>
            <w:noProof/>
            <w:color w:val="000000" w:themeColor="text1"/>
          </w:rPr>
          <w:t>., 2020</w:t>
        </w:r>
      </w:ins>
      <w:ins w:id="106" w:author="Gen-Chang Hsu" w:date="2024-08-27T14:45:00Z" w16du:dateUtc="2024-08-27T18:45:00Z">
        <w:r w:rsidR="000F2B12">
          <w:rPr>
            <w:rFonts w:cs="Times New Roman"/>
            <w:noProof/>
            <w:color w:val="000000" w:themeColor="text1"/>
          </w:rPr>
          <w:t xml:space="preserve">; </w:t>
        </w:r>
      </w:ins>
      <w:r w:rsidR="00A50F7F">
        <w:rPr>
          <w:rFonts w:cs="Times New Roman"/>
          <w:noProof/>
          <w:color w:val="000000" w:themeColor="text1"/>
        </w:rPr>
        <w:t>Hsu</w:t>
      </w:r>
      <w:r w:rsidR="00A50F7F" w:rsidRPr="00A50F7F">
        <w:rPr>
          <w:rFonts w:cs="Times New Roman"/>
          <w:i/>
          <w:noProof/>
          <w:color w:val="000000" w:themeColor="text1"/>
        </w:rPr>
        <w:t xml:space="preserve"> et al.</w:t>
      </w:r>
      <w:r w:rsidR="00A50F7F">
        <w:rPr>
          <w:rFonts w:cs="Times New Roman"/>
          <w:noProof/>
          <w:color w:val="000000" w:themeColor="text1"/>
        </w:rPr>
        <w:t xml:space="preserve">, 2021; </w:t>
      </w:r>
      <w:ins w:id="107" w:author="Gen-Chang Hsu" w:date="2024-08-27T14:42:00Z">
        <w:r w:rsidR="000F2B12" w:rsidRPr="000F2B12">
          <w:rPr>
            <w:rFonts w:cs="Times New Roman"/>
            <w:noProof/>
            <w:color w:val="000000" w:themeColor="text1"/>
          </w:rPr>
          <w:t>Morente</w:t>
        </w:r>
      </w:ins>
      <w:ins w:id="108" w:author="Gen-Chang Hsu" w:date="2024-08-27T14:42:00Z" w16du:dateUtc="2024-08-27T18:42:00Z">
        <w:r w:rsidR="000F2B12">
          <w:rPr>
            <w:rFonts w:cs="Times New Roman"/>
            <w:noProof/>
            <w:color w:val="000000" w:themeColor="text1"/>
          </w:rPr>
          <w:t xml:space="preserve"> and</w:t>
        </w:r>
      </w:ins>
      <w:ins w:id="109" w:author="Gen-Chang Hsu" w:date="2024-08-27T14:42:00Z">
        <w:r w:rsidR="000F2B12" w:rsidRPr="000F2B12">
          <w:rPr>
            <w:rFonts w:cs="Times New Roman"/>
            <w:noProof/>
            <w:color w:val="000000" w:themeColor="text1"/>
          </w:rPr>
          <w:t xml:space="preserve"> Ruano</w:t>
        </w:r>
      </w:ins>
      <w:ins w:id="110" w:author="Gen-Chang Hsu" w:date="2024-08-27T14:43:00Z" w16du:dateUtc="2024-08-27T18:43:00Z">
        <w:r w:rsidR="000F2B12">
          <w:rPr>
            <w:rFonts w:cs="Times New Roman"/>
            <w:noProof/>
            <w:color w:val="000000" w:themeColor="text1"/>
          </w:rPr>
          <w:t>,</w:t>
        </w:r>
      </w:ins>
      <w:ins w:id="111" w:author="Gen-Chang Hsu" w:date="2024-08-27T14:42:00Z" w16du:dateUtc="2024-08-27T18:42:00Z">
        <w:r w:rsidR="000F2B12">
          <w:rPr>
            <w:rFonts w:cs="Times New Roman"/>
            <w:noProof/>
            <w:color w:val="000000" w:themeColor="text1"/>
          </w:rPr>
          <w:t xml:space="preserve"> </w:t>
        </w:r>
      </w:ins>
      <w:ins w:id="112" w:author="Gen-Chang Hsu" w:date="2024-08-27T14:42:00Z">
        <w:r w:rsidR="000F2B12" w:rsidRPr="000F2B12">
          <w:rPr>
            <w:rFonts w:cs="Times New Roman"/>
            <w:noProof/>
            <w:color w:val="000000" w:themeColor="text1"/>
          </w:rPr>
          <w:t>2022</w:t>
        </w:r>
      </w:ins>
      <w:ins w:id="113" w:author="Gen-Chang Hsu" w:date="2024-08-27T14:42:00Z" w16du:dateUtc="2024-08-27T18:42:00Z">
        <w:r w:rsidR="000F2B12">
          <w:rPr>
            <w:rFonts w:cs="Times New Roman"/>
            <w:noProof/>
            <w:color w:val="000000" w:themeColor="text1"/>
          </w:rPr>
          <w:t>;</w:t>
        </w:r>
      </w:ins>
      <w:ins w:id="114" w:author="Gen-Chang Hsu" w:date="2024-08-27T14:42:00Z">
        <w:r w:rsidR="000F2B12" w:rsidRPr="000F2B12">
          <w:rPr>
            <w:rFonts w:cs="Times New Roman"/>
            <w:noProof/>
            <w:color w:val="000000" w:themeColor="text1"/>
          </w:rPr>
          <w:t xml:space="preserve"> </w:t>
        </w:r>
      </w:ins>
      <w:r w:rsidR="00A50F7F">
        <w:rPr>
          <w:rFonts w:cs="Times New Roman"/>
          <w:noProof/>
          <w:color w:val="000000" w:themeColor="text1"/>
        </w:rPr>
        <w:t>Gajski</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23)</w:t>
      </w:r>
      <w:r w:rsidR="005723B1" w:rsidRPr="005C029F">
        <w:rPr>
          <w:rFonts w:cs="Times New Roman"/>
          <w:color w:val="000000" w:themeColor="text1"/>
        </w:rPr>
        <w:fldChar w:fldCharType="end"/>
      </w:r>
      <w:commentRangeEnd w:id="100"/>
      <w:commentRangeEnd w:id="101"/>
      <w:r w:rsidR="000F2B12">
        <w:rPr>
          <w:rStyle w:val="CommentReference"/>
        </w:rPr>
        <w:commentReference w:id="101"/>
      </w:r>
      <w:r w:rsidR="000F2B12">
        <w:rPr>
          <w:rStyle w:val="CommentReference"/>
        </w:rPr>
        <w:commentReference w:id="100"/>
      </w:r>
      <w:r w:rsidRPr="005C029F">
        <w:rPr>
          <w:rFonts w:cs="Times New Roman"/>
          <w:color w:val="000000" w:themeColor="text1"/>
        </w:rPr>
        <w:t xml:space="preserve">. </w:t>
      </w:r>
      <w:r w:rsidR="001F09E2">
        <w:rPr>
          <w:rFonts w:cs="Times New Roman"/>
          <w:color w:val="000000" w:themeColor="text1"/>
        </w:rPr>
        <w:t xml:space="preserve"> </w:t>
      </w:r>
      <w:commentRangeEnd w:id="102"/>
      <w:r w:rsidR="000F2B12">
        <w:rPr>
          <w:rStyle w:val="CommentReference"/>
        </w:rPr>
        <w:commentReference w:id="102"/>
      </w:r>
      <w:r w:rsidRPr="005C029F">
        <w:rPr>
          <w:rFonts w:cs="Times New Roman"/>
          <w:color w:val="000000" w:themeColor="text1"/>
        </w:rPr>
        <w:t xml:space="preserve">For example, generalist predators </w:t>
      </w:r>
      <w:del w:id="115" w:author="Gen-Chang Hsu" w:date="2024-08-24T21:12:00Z" w16du:dateUtc="2024-08-25T01:12:00Z">
        <w:r w:rsidRPr="005C029F" w:rsidDel="00C37640">
          <w:rPr>
            <w:rFonts w:cs="Times New Roman"/>
            <w:color w:val="000000" w:themeColor="text1"/>
          </w:rPr>
          <w:delText>were commonly reported in</w:delText>
        </w:r>
      </w:del>
      <w:ins w:id="116"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117"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118"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119"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4D6EC7EE" w:rsidR="005B0566" w:rsidRDefault="00DD4E15" w:rsidP="00E7259E">
      <w:pPr>
        <w:spacing w:after="0" w:line="480" w:lineRule="auto"/>
        <w:jc w:val="left"/>
        <w:rPr>
          <w:ins w:id="120"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121"/>
      <w:r w:rsidRPr="005C029F">
        <w:rPr>
          <w:rFonts w:cs="Times New Roman"/>
        </w:rPr>
        <w:t>a few fundamental knowledge gaps</w:t>
      </w:r>
      <w:ins w:id="122" w:author="Gen-Chang Hsu" w:date="2024-08-19T22:28:00Z" w16du:dateUtc="2024-08-20T02:28:00Z">
        <w:r w:rsidR="005B40A9">
          <w:rPr>
            <w:rFonts w:cs="Times New Roman"/>
          </w:rPr>
          <w:t xml:space="preserve"> reg</w:t>
        </w:r>
      </w:ins>
      <w:ins w:id="123" w:author="Gen-Chang Hsu" w:date="2024-08-19T22:29:00Z" w16du:dateUtc="2024-08-20T02:29:00Z">
        <w:r w:rsidR="005B40A9">
          <w:rPr>
            <w:rFonts w:cs="Times New Roman"/>
          </w:rPr>
          <w:t xml:space="preserve">arding </w:t>
        </w:r>
      </w:ins>
      <w:ins w:id="124" w:author="Gen-Chang Hsu" w:date="2024-08-27T21:36:00Z" w16du:dateUtc="2024-08-28T01:36:00Z">
        <w:r w:rsidR="00FA4006">
          <w:rPr>
            <w:rFonts w:cs="Times New Roman"/>
          </w:rPr>
          <w:t>predator-pest</w:t>
        </w:r>
      </w:ins>
      <w:ins w:id="125" w:author="Gen-Chang Hsu" w:date="2024-08-19T22:29:00Z" w16du:dateUtc="2024-08-20T02:29:00Z">
        <w:r w:rsidR="005B40A9">
          <w:rPr>
            <w:rFonts w:cs="Times New Roman"/>
          </w:rPr>
          <w:t xml:space="preserve"> trophic interactions</w:t>
        </w:r>
      </w:ins>
      <w:r w:rsidRPr="005C029F">
        <w:rPr>
          <w:rFonts w:cs="Times New Roman"/>
        </w:rPr>
        <w:t xml:space="preserve"> need to be filled to </w:t>
      </w:r>
      <w:del w:id="126" w:author="Gen-Chang Hsu" w:date="2024-08-19T22:25:00Z" w16du:dateUtc="2024-08-20T02:25:00Z">
        <w:r w:rsidRPr="005C029F" w:rsidDel="005B40A9">
          <w:rPr>
            <w:rFonts w:cs="Times New Roman"/>
          </w:rPr>
          <w:delText xml:space="preserve">validate </w:delText>
        </w:r>
      </w:del>
      <w:ins w:id="127" w:author="Gen-Chang Hsu" w:date="2024-08-19T22:25:00Z" w16du:dateUtc="2024-08-20T02:25:00Z">
        <w:r w:rsidR="005B40A9">
          <w:rPr>
            <w:rFonts w:cs="Times New Roman"/>
          </w:rPr>
          <w:t>better understand</w:t>
        </w:r>
        <w:r w:rsidR="005B40A9" w:rsidRPr="005C029F">
          <w:rPr>
            <w:rFonts w:cs="Times New Roman"/>
          </w:rPr>
          <w:t xml:space="preserve"> </w:t>
        </w:r>
      </w:ins>
      <w:del w:id="128" w:author="Gen-Chang Hsu" w:date="2024-08-19T22:29:00Z" w16du:dateUtc="2024-08-20T02:29:00Z">
        <w:r w:rsidRPr="005C029F" w:rsidDel="005B40A9">
          <w:rPr>
            <w:rFonts w:cs="Times New Roman"/>
          </w:rPr>
          <w:delText>the</w:delText>
        </w:r>
      </w:del>
      <w:ins w:id="129" w:author="Gen-Chang Hsu" w:date="2024-08-19T22:26:00Z" w16du:dateUtc="2024-08-20T02:26:00Z">
        <w:r w:rsidR="005B40A9">
          <w:rPr>
            <w:rFonts w:cs="Times New Roman"/>
          </w:rPr>
          <w:t>their</w:t>
        </w:r>
      </w:ins>
      <w:del w:id="130" w:author="Gen-Chang Hsu" w:date="2024-08-19T22:26:00Z" w16du:dateUtc="2024-08-20T02:26:00Z">
        <w:r w:rsidRPr="005C029F" w:rsidDel="005B40A9">
          <w:rPr>
            <w:rFonts w:cs="Times New Roman"/>
          </w:rPr>
          <w:delText>ir</w:delText>
        </w:r>
      </w:del>
      <w:r w:rsidRPr="005C029F">
        <w:rPr>
          <w:rFonts w:cs="Times New Roman"/>
        </w:rPr>
        <w:t xml:space="preserve"> </w:t>
      </w:r>
      <w:del w:id="131" w:author="Gen-Chang Hsu" w:date="2024-08-19T22:27:00Z" w16du:dateUtc="2024-08-20T02:27:00Z">
        <w:r w:rsidRPr="005C029F" w:rsidDel="005B40A9">
          <w:rPr>
            <w:rFonts w:cs="Times New Roman"/>
          </w:rPr>
          <w:delText xml:space="preserve">biocontrol </w:delText>
        </w:r>
      </w:del>
      <w:ins w:id="132" w:author="Gen-Chang Hsu" w:date="2024-08-19T22:29:00Z" w16du:dateUtc="2024-08-20T02:29:00Z">
        <w:r w:rsidR="005B40A9">
          <w:rPr>
            <w:rFonts w:cs="Times New Roman"/>
          </w:rPr>
          <w:t>role</w:t>
        </w:r>
      </w:ins>
      <w:ins w:id="133" w:author="Gen-Chang Hsu" w:date="2024-08-19T22:27:00Z" w16du:dateUtc="2024-08-20T02:27:00Z">
        <w:r w:rsidR="005B40A9">
          <w:rPr>
            <w:rFonts w:cs="Times New Roman"/>
          </w:rPr>
          <w:t xml:space="preserve"> as biocontrol agents</w:t>
        </w:r>
      </w:ins>
      <w:del w:id="134" w:author="Gen-Chang Hsu" w:date="2024-08-19T22:26:00Z" w16du:dateUtc="2024-08-20T02:26:00Z">
        <w:r w:rsidRPr="005C029F" w:rsidDel="005B40A9">
          <w:rPr>
            <w:rFonts w:cs="Times New Roman"/>
          </w:rPr>
          <w:delText>potential</w:delText>
        </w:r>
      </w:del>
      <w:r w:rsidRPr="005C029F">
        <w:rPr>
          <w:rFonts w:cs="Times New Roman"/>
        </w:rPr>
        <w:t xml:space="preserve"> </w:t>
      </w:r>
      <w:del w:id="135"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121"/>
      <w:r w:rsidR="005B40A9">
        <w:rPr>
          <w:rStyle w:val="CommentReference"/>
        </w:rPr>
        <w:commentReference w:id="121"/>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36" w:author="Gen-Chang Hsu" w:date="2024-08-19T22:30:00Z" w16du:dateUtc="2024-08-20T02:30:00Z">
        <w:r w:rsidR="005B40A9">
          <w:rPr>
            <w:rFonts w:cs="Times New Roman"/>
          </w:rPr>
          <w:t>ing</w:t>
        </w:r>
      </w:ins>
      <w:del w:id="137"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commentRangeStart w:id="138"/>
      <w:ins w:id="139" w:author="Gen-Chang Hsu" w:date="2024-08-27T21:34:00Z" w16du:dateUtc="2024-08-28T01:34:00Z">
        <w:r w:rsidR="00FA4006">
          <w:rPr>
            <w:rFonts w:cs="Times New Roman"/>
          </w:rPr>
          <w:t>Besides the</w:t>
        </w:r>
      </w:ins>
      <w:ins w:id="140" w:author="Gen-Chang Hsu" w:date="2024-08-27T21:33:00Z" w16du:dateUtc="2024-08-28T01:33:00Z">
        <w:r w:rsidR="00FA4006">
          <w:rPr>
            <w:rFonts w:cs="Times New Roman"/>
          </w:rPr>
          <w:t xml:space="preserve"> ability of</w:t>
        </w:r>
      </w:ins>
      <w:ins w:id="141" w:author="Gen-Chang Hsu" w:date="2024-08-27T21:34:00Z" w16du:dateUtc="2024-08-28T01:34:00Z">
        <w:r w:rsidR="00FA4006">
          <w:rPr>
            <w:rFonts w:cs="Times New Roman"/>
          </w:rPr>
          <w:t xml:space="preserve"> generalist predators</w:t>
        </w:r>
      </w:ins>
      <w:ins w:id="142" w:author="Gen-Chang Hsu" w:date="2024-08-27T21:33:00Z" w16du:dateUtc="2024-08-28T01:33:00Z">
        <w:r w:rsidR="00FA4006">
          <w:rPr>
            <w:rFonts w:cs="Times New Roman"/>
          </w:rPr>
          <w:t xml:space="preserve"> </w:t>
        </w:r>
      </w:ins>
      <w:ins w:id="143" w:author="Gen-Chang Hsu" w:date="2024-08-27T21:34:00Z" w16du:dateUtc="2024-08-28T01:34:00Z">
        <w:r w:rsidR="00FA4006">
          <w:rPr>
            <w:rFonts w:cs="Times New Roman"/>
          </w:rPr>
          <w:t xml:space="preserve">to </w:t>
        </w:r>
      </w:ins>
      <w:ins w:id="144" w:author="Gen-Chang Hsu" w:date="2024-08-27T21:33:00Z" w16du:dateUtc="2024-08-28T01:33:00Z">
        <w:r w:rsidR="00FA4006">
          <w:rPr>
            <w:rFonts w:cs="Times New Roman"/>
          </w:rPr>
          <w:t>suppress pest</w:t>
        </w:r>
      </w:ins>
      <w:ins w:id="145" w:author="Gen-Chang Hsu" w:date="2024-08-27T21:34:00Z" w16du:dateUtc="2024-08-28T01:34:00Z">
        <w:r w:rsidR="00FA4006">
          <w:rPr>
            <w:rFonts w:cs="Times New Roman"/>
          </w:rPr>
          <w:t xml:space="preserve"> populations</w:t>
        </w:r>
      </w:ins>
      <w:ins w:id="146" w:author="Gen-Chang Hsu" w:date="2024-08-27T21:33:00Z" w16du:dateUtc="2024-08-28T01:33:00Z">
        <w:r w:rsidR="00FA4006">
          <w:rPr>
            <w:rFonts w:cs="Times New Roman"/>
          </w:rPr>
          <w:t>,</w:t>
        </w:r>
      </w:ins>
      <w:commentRangeEnd w:id="138"/>
      <w:ins w:id="147" w:author="Gen-Chang Hsu" w:date="2024-08-27T21:38:00Z" w16du:dateUtc="2024-08-28T01:38:00Z">
        <w:r w:rsidR="00FA4006">
          <w:rPr>
            <w:rStyle w:val="CommentReference"/>
          </w:rPr>
          <w:commentReference w:id="138"/>
        </w:r>
      </w:ins>
      <w:ins w:id="148" w:author="Gen-Chang Hsu" w:date="2024-08-27T21:33:00Z" w16du:dateUtc="2024-08-28T01:33:00Z">
        <w:r w:rsidR="00FA4006">
          <w:rPr>
            <w:rFonts w:cs="Times New Roman"/>
          </w:rPr>
          <w:t xml:space="preserve"> </w:t>
        </w:r>
      </w:ins>
      <w:ins w:id="149" w:author="Gen-Chang Hsu" w:date="2024-08-27T21:37:00Z" w16du:dateUtc="2024-08-28T01:37:00Z">
        <w:r w:rsidR="00FA4006">
          <w:rPr>
            <w:rFonts w:cs="Times New Roman"/>
          </w:rPr>
          <w:t xml:space="preserve">it is also important to </w:t>
        </w:r>
      </w:ins>
      <w:ins w:id="150" w:author="Gen-Chang Hsu" w:date="2024-08-27T21:33:00Z" w16du:dateUtc="2024-08-28T01:33:00Z">
        <w:r w:rsidR="00FA4006">
          <w:rPr>
            <w:rFonts w:cs="Times New Roman"/>
          </w:rPr>
          <w:t>q</w:t>
        </w:r>
      </w:ins>
      <w:del w:id="151" w:author="Gen-Chang Hsu" w:date="2024-08-27T21:33:00Z" w16du:dateUtc="2024-08-28T01:33:00Z">
        <w:r w:rsidRPr="00963224" w:rsidDel="00FA4006">
          <w:rPr>
            <w:rFonts w:cs="Times New Roman"/>
          </w:rPr>
          <w:delText>Q</w:delText>
        </w:r>
      </w:del>
      <w:r w:rsidRPr="00963224">
        <w:rPr>
          <w:rFonts w:cs="Times New Roman"/>
        </w:rPr>
        <w:t>uantify</w:t>
      </w:r>
      <w:del w:id="152" w:author="Gen-Chang Hsu" w:date="2024-08-27T21:37:00Z" w16du:dateUtc="2024-08-28T01:37:00Z">
        <w:r w:rsidRPr="00963224" w:rsidDel="00FA4006">
          <w:rPr>
            <w:rFonts w:cs="Times New Roman"/>
          </w:rPr>
          <w:delText>ing</w:delText>
        </w:r>
      </w:del>
      <w:del w:id="153" w:author="Gen-Chang Hsu" w:date="2024-08-27T21:32:00Z" w16du:dateUtc="2024-08-28T01:32:00Z">
        <w:r w:rsidRPr="00963224" w:rsidDel="00FA4006">
          <w:rPr>
            <w:rFonts w:cs="Times New Roman"/>
          </w:rPr>
          <w:delText xml:space="preserve"> the</w:delText>
        </w:r>
        <w:r w:rsidR="00E821D4" w:rsidRPr="00963224" w:rsidDel="00FA4006">
          <w:rPr>
            <w:rFonts w:cs="Times New Roman"/>
          </w:rPr>
          <w:delText>ir</w:delText>
        </w:r>
      </w:del>
      <w:r w:rsidRPr="00963224">
        <w:rPr>
          <w:rFonts w:cs="Times New Roman"/>
        </w:rPr>
        <w:t xml:space="preserve"> </w:t>
      </w:r>
      <w:ins w:id="154" w:author="Gen-Chang Hsu" w:date="2024-08-27T21:32:00Z" w16du:dateUtc="2024-08-28T01:32:00Z">
        <w:r w:rsidR="00FA4006">
          <w:rPr>
            <w:rFonts w:cs="Times New Roman"/>
          </w:rPr>
          <w:t xml:space="preserve">their </w:t>
        </w:r>
      </w:ins>
      <w:r w:rsidRPr="00963224">
        <w:rPr>
          <w:rFonts w:cs="Times New Roman"/>
        </w:rPr>
        <w:t>diet composition</w:t>
      </w:r>
      <w:r w:rsidR="00952F2A">
        <w:rPr>
          <w:rFonts w:cs="Times New Roman"/>
        </w:rPr>
        <w:t xml:space="preserve"> </w:t>
      </w:r>
      <w:del w:id="155" w:author="Gen-Chang Hsu" w:date="2024-08-27T21:37:00Z" w16du:dateUtc="2024-08-28T01:37:00Z">
        <w:r w:rsidRPr="005C029F" w:rsidDel="00FA4006">
          <w:rPr>
            <w:rFonts w:cs="Times New Roman"/>
          </w:rPr>
          <w:delText xml:space="preserve">will </w:delText>
        </w:r>
        <w:r w:rsidR="00B46BDC" w:rsidDel="00FA4006">
          <w:rPr>
            <w:rFonts w:cs="Times New Roman"/>
          </w:rPr>
          <w:delText>help</w:delText>
        </w:r>
      </w:del>
      <w:ins w:id="156" w:author="Gen-Chang Hsu" w:date="2024-08-27T21:37:00Z" w16du:dateUtc="2024-08-28T01:37:00Z">
        <w:r w:rsidR="00FA4006">
          <w:rPr>
            <w:rFonts w:cs="Times New Roman"/>
          </w:rPr>
          <w:t>to</w:t>
        </w:r>
      </w:ins>
      <w:del w:id="157" w:author="Gen-Chang Hsu" w:date="2024-08-27T21:37:00Z" w16du:dateUtc="2024-08-28T01:37:00Z">
        <w:r w:rsidRPr="005C029F" w:rsidDel="00FA4006">
          <w:rPr>
            <w:rFonts w:cs="Times New Roman"/>
          </w:rPr>
          <w:delText xml:space="preserve"> </w:delText>
        </w:r>
      </w:del>
      <w:ins w:id="158" w:author="Gen-Chang Hsu" w:date="2024-08-27T21:37:00Z" w16du:dateUtc="2024-08-28T01:37:00Z">
        <w:r w:rsidR="00FA4006">
          <w:rPr>
            <w:rFonts w:cs="Times New Roman"/>
          </w:rPr>
          <w:t xml:space="preserve"> </w:t>
        </w:r>
      </w:ins>
      <w:r w:rsidRPr="005C029F">
        <w:rPr>
          <w:rFonts w:cs="Times New Roman"/>
        </w:rPr>
        <w:t>address the concern that</w:t>
      </w:r>
      <w:r w:rsidR="00EA7BA7">
        <w:rPr>
          <w:rFonts w:cs="Times New Roman"/>
        </w:rPr>
        <w:t xml:space="preserve"> </w:t>
      </w:r>
      <w:r w:rsidRPr="005C029F">
        <w:rPr>
          <w:rFonts w:cs="Times New Roman"/>
        </w:rPr>
        <w:t xml:space="preserve">generalist predators may switch their diet from </w:t>
      </w:r>
      <w:commentRangeStart w:id="159"/>
      <w:ins w:id="160" w:author="Gen-Chang Hsu" w:date="2024-08-27T15:10:00Z" w16du:dateUtc="2024-08-27T19:10:00Z">
        <w:r w:rsidR="006E2481">
          <w:rPr>
            <w:rFonts w:cs="Times New Roman"/>
          </w:rPr>
          <w:t>focal pests (which have larg</w:t>
        </w:r>
      </w:ins>
      <w:ins w:id="161" w:author="Gen-Chang Hsu" w:date="2024-08-27T15:11:00Z" w16du:dateUtc="2024-08-27T19:11:00Z">
        <w:r w:rsidR="006E2481">
          <w:rPr>
            <w:rFonts w:cs="Times New Roman"/>
          </w:rPr>
          <w:t>e direct</w:t>
        </w:r>
      </w:ins>
      <w:ins w:id="162" w:author="Gen-Chang Hsu" w:date="2024-08-27T15:10:00Z" w16du:dateUtc="2024-08-27T19:10:00Z">
        <w:r w:rsidR="006E2481">
          <w:rPr>
            <w:rFonts w:cs="Times New Roman"/>
          </w:rPr>
          <w:t xml:space="preserve"> impacts on crop</w:t>
        </w:r>
      </w:ins>
      <w:ins w:id="163" w:author="Gen-Chang Hsu" w:date="2024-08-27T15:11:00Z" w16du:dateUtc="2024-08-27T19:11:00Z">
        <w:r w:rsidR="006E2481">
          <w:rPr>
            <w:rFonts w:cs="Times New Roman"/>
          </w:rPr>
          <w:t xml:space="preserve"> performance</w:t>
        </w:r>
      </w:ins>
      <w:ins w:id="164" w:author="Gen-Chang Hsu" w:date="2024-08-27T15:10:00Z" w16du:dateUtc="2024-08-27T19:10:00Z">
        <w:r w:rsidR="006E2481">
          <w:rPr>
            <w:rFonts w:cs="Times New Roman"/>
          </w:rPr>
          <w:t>)</w:t>
        </w:r>
      </w:ins>
      <w:del w:id="165" w:author="Gen-Chang Hsu" w:date="2024-08-27T15:10:00Z" w16du:dateUtc="2024-08-27T19:10:00Z">
        <w:r w:rsidRPr="005C029F" w:rsidDel="006E2481">
          <w:rPr>
            <w:rFonts w:cs="Times New Roman"/>
          </w:rPr>
          <w:delText>pests</w:delText>
        </w:r>
      </w:del>
      <w:r w:rsidRPr="005C029F">
        <w:rPr>
          <w:rFonts w:cs="Times New Roman"/>
        </w:rPr>
        <w:t xml:space="preserve"> to alternative prey</w:t>
      </w:r>
      <w:ins w:id="166" w:author="Gen-Chang Hsu" w:date="2024-08-27T15:08:00Z" w16du:dateUtc="2024-08-27T19:08:00Z">
        <w:r w:rsidR="002044A3">
          <w:rPr>
            <w:rFonts w:cs="Times New Roman"/>
          </w:rPr>
          <w:t xml:space="preserve"> (which </w:t>
        </w:r>
      </w:ins>
      <w:ins w:id="167" w:author="Gen-Chang Hsu" w:date="2024-08-27T15:10:00Z" w16du:dateUtc="2024-08-27T19:10:00Z">
        <w:r w:rsidR="002044A3">
          <w:rPr>
            <w:rFonts w:cs="Times New Roman"/>
          </w:rPr>
          <w:t>have minor</w:t>
        </w:r>
      </w:ins>
      <w:ins w:id="168" w:author="Gen-Chang Hsu" w:date="2024-08-27T15:11:00Z" w16du:dateUtc="2024-08-27T19:11:00Z">
        <w:r w:rsidR="006E2481">
          <w:rPr>
            <w:rFonts w:cs="Times New Roman"/>
          </w:rPr>
          <w:t xml:space="preserve"> direct </w:t>
        </w:r>
      </w:ins>
      <w:ins w:id="169" w:author="Gen-Chang Hsu" w:date="2024-08-27T15:10:00Z" w16du:dateUtc="2024-08-27T19:10:00Z">
        <w:r w:rsidR="002044A3">
          <w:rPr>
            <w:rFonts w:cs="Times New Roman"/>
          </w:rPr>
          <w:t>impacts on</w:t>
        </w:r>
      </w:ins>
      <w:ins w:id="170" w:author="Gen-Chang Hsu" w:date="2024-08-27T15:08:00Z" w16du:dateUtc="2024-08-27T19:08:00Z">
        <w:r w:rsidR="002044A3">
          <w:rPr>
            <w:rFonts w:cs="Times New Roman"/>
          </w:rPr>
          <w:t xml:space="preserve"> crop performance)</w:t>
        </w:r>
      </w:ins>
      <w:ins w:id="171" w:author="Gen-Chang Hsu" w:date="2024-08-27T15:09:00Z" w16du:dateUtc="2024-08-27T19:09:00Z">
        <w:r w:rsidR="002044A3">
          <w:rPr>
            <w:rFonts w:cs="Times New Roman"/>
          </w:rPr>
          <w:t>,</w:t>
        </w:r>
      </w:ins>
      <w:del w:id="172" w:author="Gen-Chang Hsu" w:date="2024-08-27T15:09:00Z" w16du:dateUtc="2024-08-27T19:09:00Z">
        <w:r w:rsidRPr="005C029F" w:rsidDel="002044A3">
          <w:rPr>
            <w:rFonts w:cs="Times New Roman"/>
          </w:rPr>
          <w:delText xml:space="preserve"> and thus</w:delText>
        </w:r>
      </w:del>
      <w:ins w:id="173" w:author="Gen-Chang Hsu" w:date="2024-08-27T15:09:00Z" w16du:dateUtc="2024-08-27T19:09:00Z">
        <w:r w:rsidR="002044A3">
          <w:rPr>
            <w:rFonts w:cs="Times New Roman"/>
          </w:rPr>
          <w:t xml:space="preserve"> thereby</w:t>
        </w:r>
      </w:ins>
      <w:r w:rsidRPr="005C029F">
        <w:rPr>
          <w:rFonts w:cs="Times New Roman"/>
        </w:rPr>
        <w:t xml:space="preserve"> </w:t>
      </w:r>
      <w:r w:rsidR="00EA7BA7">
        <w:rPr>
          <w:rFonts w:cs="Times New Roman"/>
        </w:rPr>
        <w:t>reduc</w:t>
      </w:r>
      <w:ins w:id="174" w:author="Gen-Chang Hsu" w:date="2024-08-27T15:09:00Z" w16du:dateUtc="2024-08-27T19:09:00Z">
        <w:r w:rsidR="002044A3">
          <w:rPr>
            <w:rFonts w:cs="Times New Roman"/>
          </w:rPr>
          <w:t>ing</w:t>
        </w:r>
      </w:ins>
      <w:del w:id="175" w:author="Gen-Chang Hsu" w:date="2024-08-27T15:09:00Z" w16du:dateUtc="2024-08-27T19:09:00Z">
        <w:r w:rsidR="00EA7BA7" w:rsidDel="002044A3">
          <w:rPr>
            <w:rFonts w:cs="Times New Roman"/>
          </w:rPr>
          <w:delText>e their</w:delText>
        </w:r>
      </w:del>
      <w:r w:rsidR="00EA7BA7">
        <w:rPr>
          <w:rFonts w:cs="Times New Roman"/>
        </w:rPr>
        <w:t xml:space="preserve"> </w:t>
      </w:r>
      <w:r w:rsidR="00EA7BA7" w:rsidRPr="005C029F">
        <w:rPr>
          <w:rFonts w:cs="Times New Roman"/>
        </w:rPr>
        <w:t>pest control</w:t>
      </w:r>
      <w:r w:rsidR="00EA7BA7">
        <w:rPr>
          <w:rFonts w:cs="Times New Roman"/>
        </w:rPr>
        <w:t xml:space="preserve"> effectiveness</w:t>
      </w:r>
      <w:r w:rsidRPr="005C029F">
        <w:rPr>
          <w:rFonts w:cs="Times New Roman"/>
        </w:rPr>
        <w:t xml:space="preserve"> </w:t>
      </w:r>
      <w:commentRangeEnd w:id="159"/>
      <w:r w:rsidR="00A84369">
        <w:rPr>
          <w:rStyle w:val="CommentReference"/>
        </w:rPr>
        <w:commentReference w:id="159"/>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76"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77" w:author="Gen-Chang Hsu" w:date="2024-08-24T21:14:00Z" w16du:dateUtc="2024-08-25T01:14:00Z">
        <w:r w:rsidR="00C37640">
          <w:rPr>
            <w:rFonts w:cs="Times New Roman"/>
          </w:rPr>
          <w:t>s even</w:t>
        </w:r>
      </w:ins>
      <w:r w:rsidRPr="005C029F">
        <w:rPr>
          <w:rFonts w:cs="Times New Roman"/>
        </w:rPr>
        <w:t xml:space="preserve"> </w:t>
      </w:r>
      <w:ins w:id="178" w:author="Gen-Chang Hsu" w:date="2024-08-24T21:14:00Z" w16du:dateUtc="2024-08-25T01:14:00Z">
        <w:r w:rsidR="00C37640">
          <w:rPr>
            <w:rFonts w:cs="Times New Roman"/>
          </w:rPr>
          <w:t>in</w:t>
        </w:r>
      </w:ins>
      <w:del w:id="179"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80"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81" w:author="Gen-Chang Hsu" w:date="2024-08-24T21:50:00Z" w16du:dateUtc="2024-08-25T01:50:00Z">
        <w:r w:rsidR="005F3CC3">
          <w:rPr>
            <w:rFonts w:cs="Times New Roman"/>
          </w:rPr>
          <w:t xml:space="preserve"> </w:t>
        </w:r>
      </w:ins>
      <w:commentRangeStart w:id="182"/>
      <w:del w:id="183"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84" w:author="Gen-Chang Hsu" w:date="2024-08-24T21:59:00Z" w16du:dateUtc="2024-08-25T01:59:00Z">
        <w:r w:rsidR="00EB209E">
          <w:rPr>
            <w:rFonts w:cs="Times New Roman"/>
          </w:rPr>
          <w:t>fluctuations in abiotic factors and habitat condition</w:t>
        </w:r>
      </w:ins>
      <w:ins w:id="185" w:author="Gen-Chang Hsu" w:date="2024-08-24T22:00:00Z" w16du:dateUtc="2024-08-25T02:00:00Z">
        <w:r w:rsidR="00EB209E">
          <w:rPr>
            <w:rFonts w:cs="Times New Roman"/>
          </w:rPr>
          <w:t>s can lead</w:t>
        </w:r>
      </w:ins>
      <w:ins w:id="186" w:author="Gen-Chang Hsu" w:date="2024-08-24T22:01:00Z" w16du:dateUtc="2024-08-25T02:01:00Z">
        <w:r w:rsidR="00EB209E">
          <w:rPr>
            <w:rFonts w:cs="Times New Roman"/>
          </w:rPr>
          <w:t xml:space="preserve"> </w:t>
        </w:r>
      </w:ins>
      <w:ins w:id="187" w:author="Gen-Chang Hsu" w:date="2024-08-24T22:02:00Z" w16du:dateUtc="2024-08-25T02:02:00Z">
        <w:r w:rsidR="004A74B9">
          <w:rPr>
            <w:rFonts w:cs="Times New Roman"/>
          </w:rPr>
          <w:t xml:space="preserve">to </w:t>
        </w:r>
      </w:ins>
      <w:ins w:id="188" w:author="Gen-Chang Hsu" w:date="2024-08-24T22:01:00Z" w16du:dateUtc="2024-08-25T02:01:00Z">
        <w:r w:rsidR="00EB209E">
          <w:rPr>
            <w:rFonts w:cs="Times New Roman"/>
          </w:rPr>
          <w:t>seasonal and yearly</w:t>
        </w:r>
      </w:ins>
      <w:ins w:id="189" w:author="Gen-Chang Hsu" w:date="2024-08-24T22:00:00Z" w16du:dateUtc="2024-08-25T02:00:00Z">
        <w:r w:rsidR="00EB209E">
          <w:rPr>
            <w:rFonts w:cs="Times New Roman"/>
          </w:rPr>
          <w:t xml:space="preserve"> variation in prey </w:t>
        </w:r>
      </w:ins>
      <w:ins w:id="190" w:author="Gen-Chang Hsu" w:date="2024-08-24T21:26:00Z" w16du:dateUtc="2024-08-25T01:26:00Z">
        <w:r w:rsidR="009F198A" w:rsidRPr="005C029F">
          <w:rPr>
            <w:rFonts w:cs="Times New Roman"/>
          </w:rPr>
          <w:t>population densit</w:t>
        </w:r>
      </w:ins>
      <w:ins w:id="191" w:author="Gen-Chang Hsu" w:date="2024-08-24T21:34:00Z" w16du:dateUtc="2024-08-25T01:34:00Z">
        <w:r w:rsidR="00151683">
          <w:rPr>
            <w:rFonts w:cs="Times New Roman"/>
          </w:rPr>
          <w:t>ies</w:t>
        </w:r>
      </w:ins>
      <w:ins w:id="192" w:author="Gen-Chang Hsu" w:date="2024-08-24T21:26:00Z" w16du:dateUtc="2024-08-25T01:26:00Z">
        <w:r w:rsidR="009F198A" w:rsidRPr="005C029F">
          <w:rPr>
            <w:rFonts w:cs="Times New Roman"/>
          </w:rPr>
          <w:t xml:space="preserve"> </w:t>
        </w:r>
      </w:ins>
      <w:ins w:id="193" w:author="Gen-Chang Hsu" w:date="2024-08-24T22:00:00Z" w16du:dateUtc="2024-08-25T02:00:00Z">
        <w:r w:rsidR="00EB209E">
          <w:rPr>
            <w:rFonts w:cs="Times New Roman"/>
          </w:rPr>
          <w:t>and</w:t>
        </w:r>
      </w:ins>
      <w:ins w:id="194" w:author="Gen-Chang Hsu" w:date="2024-08-24T21:26:00Z" w16du:dateUtc="2024-08-25T01:26:00Z">
        <w:r w:rsidR="009F198A" w:rsidRPr="005C029F">
          <w:rPr>
            <w:rFonts w:cs="Times New Roman"/>
          </w:rPr>
          <w:t xml:space="preserve"> species composition</w:t>
        </w:r>
      </w:ins>
      <w:ins w:id="195" w:author="Gen-Chang Hsu" w:date="2024-08-24T21:34:00Z" w16du:dateUtc="2024-08-25T01:34:00Z">
        <w:r w:rsidR="00151683">
          <w:rPr>
            <w:rFonts w:cs="Times New Roman"/>
          </w:rPr>
          <w:t>s</w:t>
        </w:r>
      </w:ins>
      <w:ins w:id="196" w:author="Gen-Chang Hsu" w:date="2024-08-24T22:00:00Z" w16du:dateUtc="2024-08-25T02:00:00Z">
        <w:r w:rsidR="00EB209E">
          <w:rPr>
            <w:rFonts w:cs="Times New Roman"/>
          </w:rPr>
          <w:t xml:space="preserve"> </w:t>
        </w:r>
      </w:ins>
      <w:ins w:id="197" w:author="Gen-Chang Hsu" w:date="2024-08-24T21:26:00Z" w16du:dateUtc="2024-08-25T01:26:00Z">
        <w:r w:rsidR="009F198A" w:rsidRPr="005C029F">
          <w:rPr>
            <w:rFonts w:cs="Times New Roman"/>
          </w:rPr>
          <w:t xml:space="preserve">in agro-ecosystems </w:t>
        </w:r>
        <w:commentRangeStart w:id="198"/>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99"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200"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98"/>
      <w:ins w:id="201" w:author="Gen-Chang Hsu" w:date="2024-08-24T22:02:00Z" w16du:dateUtc="2024-08-25T02:02:00Z">
        <w:r w:rsidR="004A74B9">
          <w:rPr>
            <w:rStyle w:val="CommentReference"/>
          </w:rPr>
          <w:commentReference w:id="198"/>
        </w:r>
      </w:ins>
      <w:ins w:id="202" w:author="Gen-Chang Hsu" w:date="2024-08-24T21:59:00Z" w16du:dateUtc="2024-08-25T01:59:00Z">
        <w:r w:rsidR="00EB209E">
          <w:rPr>
            <w:rFonts w:cs="Times New Roman"/>
          </w:rPr>
          <w:t>, which</w:t>
        </w:r>
      </w:ins>
      <w:ins w:id="203" w:author="Gen-Chang Hsu" w:date="2024-08-24T21:58:00Z" w16du:dateUtc="2024-08-25T01:58:00Z">
        <w:r w:rsidR="00EB209E">
          <w:rPr>
            <w:rFonts w:cs="Times New Roman"/>
          </w:rPr>
          <w:t xml:space="preserve"> can </w:t>
        </w:r>
      </w:ins>
      <w:ins w:id="204" w:author="Gen-Chang Hsu" w:date="2024-08-24T21:59:00Z" w16du:dateUtc="2024-08-25T01:59:00Z">
        <w:r w:rsidR="00EB209E">
          <w:rPr>
            <w:rFonts w:cs="Times New Roman"/>
          </w:rPr>
          <w:t xml:space="preserve">in turn </w:t>
        </w:r>
      </w:ins>
      <w:ins w:id="205" w:author="Gen-Chang Hsu" w:date="2024-08-24T21:58:00Z" w16du:dateUtc="2024-08-25T01:58:00Z">
        <w:r w:rsidR="00EB209E">
          <w:rPr>
            <w:rFonts w:cs="Times New Roman"/>
          </w:rPr>
          <w:t>influence</w:t>
        </w:r>
      </w:ins>
      <w:ins w:id="206"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207" w:author="Gen-Chang Hsu" w:date="2024-08-24T22:02:00Z" w16du:dateUtc="2024-08-25T02:02:00Z">
        <w:r w:rsidR="004A74B9">
          <w:rPr>
            <w:rFonts w:cs="Times New Roman"/>
          </w:rPr>
          <w:t>.</w:t>
        </w:r>
      </w:ins>
      <w:ins w:id="208" w:author="Gen-Chang Hsu" w:date="2024-08-24T21:58:00Z" w16du:dateUtc="2024-08-25T01:58:00Z">
        <w:r w:rsidR="00EB209E">
          <w:rPr>
            <w:rFonts w:cs="Times New Roman"/>
          </w:rPr>
          <w:t xml:space="preserve"> </w:t>
        </w:r>
      </w:ins>
      <w:ins w:id="209" w:author="Gen-Chang Hsu" w:date="2024-08-24T21:32:00Z" w16du:dateUtc="2024-08-25T01:32:00Z">
        <w:r w:rsidR="00151683">
          <w:rPr>
            <w:rFonts w:cs="Times New Roman"/>
          </w:rPr>
          <w:t xml:space="preserve">Therefore, </w:t>
        </w:r>
      </w:ins>
      <w:ins w:id="210" w:author="Gen-Chang Hsu" w:date="2024-08-24T21:34:00Z" w16du:dateUtc="2024-08-25T01:34:00Z">
        <w:r w:rsidR="00151683">
          <w:rPr>
            <w:rFonts w:cs="Times New Roman"/>
          </w:rPr>
          <w:t>examining the consistency in p</w:t>
        </w:r>
      </w:ins>
      <w:ins w:id="211" w:author="Gen-Chang Hsu" w:date="2024-08-24T21:32:00Z" w16du:dateUtc="2024-08-25T01:32:00Z">
        <w:r w:rsidR="009F198A" w:rsidRPr="005C029F">
          <w:rPr>
            <w:rFonts w:cs="Times New Roman"/>
          </w:rPr>
          <w:t xml:space="preserve">est consumption by </w:t>
        </w:r>
        <w:r w:rsidR="009F198A" w:rsidRPr="005C029F">
          <w:rPr>
            <w:rFonts w:cs="Times New Roman"/>
          </w:rPr>
          <w:lastRenderedPageBreak/>
          <w:t xml:space="preserve">generalist predators </w:t>
        </w:r>
      </w:ins>
      <w:ins w:id="212" w:author="Gen-Chang Hsu" w:date="2024-08-24T21:33:00Z" w16du:dateUtc="2024-08-25T01:33:00Z">
        <w:r w:rsidR="00151683">
          <w:rPr>
            <w:rFonts w:cs="Times New Roman"/>
          </w:rPr>
          <w:t xml:space="preserve">in the field </w:t>
        </w:r>
      </w:ins>
      <w:ins w:id="213" w:author="Gen-Chang Hsu" w:date="2024-08-24T21:32:00Z" w16du:dateUtc="2024-08-25T01:32:00Z">
        <w:r w:rsidR="009F198A" w:rsidRPr="005C029F">
          <w:rPr>
            <w:rFonts w:cs="Times New Roman"/>
          </w:rPr>
          <w:t>over years</w:t>
        </w:r>
      </w:ins>
      <w:ins w:id="214" w:author="Gen-Chang Hsu" w:date="2024-08-24T21:34:00Z" w16du:dateUtc="2024-08-25T01:34:00Z">
        <w:r w:rsidR="00151683">
          <w:rPr>
            <w:rFonts w:cs="Times New Roman"/>
          </w:rPr>
          <w:t xml:space="preserve"> </w:t>
        </w:r>
      </w:ins>
      <w:ins w:id="215" w:author="Gen-Chang Hsu" w:date="2024-08-24T21:32:00Z" w16du:dateUtc="2024-08-25T01:32:00Z">
        <w:r w:rsidR="009F198A" w:rsidRPr="005C029F">
          <w:rPr>
            <w:rFonts w:cs="Times New Roman"/>
          </w:rPr>
          <w:t>will provide strong support for applying these predators in pest management programs</w:t>
        </w:r>
      </w:ins>
      <w:ins w:id="216"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217" w:author="Gen-Chang Hsu" w:date="2024-08-24T21:34:00Z" w16du:dateUtc="2024-08-25T01:34:00Z">
        <w:r w:rsidR="00151683">
          <w:rPr>
            <w:rFonts w:cs="Times New Roman"/>
          </w:rPr>
          <w:t xml:space="preserve"> currently</w:t>
        </w:r>
      </w:ins>
      <w:ins w:id="218" w:author="Gen-Chang Hsu" w:date="2024-08-24T21:33:00Z" w16du:dateUtc="2024-08-25T01:33:00Z">
        <w:r w:rsidR="00151683" w:rsidRPr="005C029F">
          <w:rPr>
            <w:rFonts w:cs="Times New Roman"/>
          </w:rPr>
          <w:t xml:space="preserve"> lacking</w:t>
        </w:r>
      </w:ins>
      <w:ins w:id="219" w:author="Gen-Chang Hsu" w:date="2024-08-24T21:34:00Z" w16du:dateUtc="2024-08-25T01:34:00Z">
        <w:r w:rsidR="00151683">
          <w:rPr>
            <w:rFonts w:cs="Times New Roman"/>
          </w:rPr>
          <w:t xml:space="preserve"> </w:t>
        </w:r>
      </w:ins>
      <w:del w:id="220"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221" w:author="Gen-Chang Hsu" w:date="2024-08-19T15:03:00Z" w16du:dateUtc="2024-08-19T19:03:00Z">
        <w:r w:rsidRPr="005C029F" w:rsidDel="005F3077">
          <w:rPr>
            <w:rFonts w:cs="Times New Roman"/>
          </w:rPr>
          <w:delText>reliability</w:delText>
        </w:r>
      </w:del>
      <w:del w:id="222" w:author="Gen-Chang Hsu" w:date="2024-08-24T21:34:00Z" w16du:dateUtc="2024-08-25T01:34:00Z">
        <w:r w:rsidRPr="005C029F" w:rsidDel="00151683">
          <w:rPr>
            <w:rFonts w:cs="Times New Roman"/>
          </w:rPr>
          <w:delText xml:space="preserve"> of these predators as biocontrol agents in agriculture, </w:delText>
        </w:r>
      </w:del>
      <w:del w:id="223" w:author="Gen-Chang Hsu" w:date="2024-08-24T21:23:00Z" w16du:dateUtc="2024-08-25T01:23:00Z">
        <w:r w:rsidRPr="005C029F" w:rsidDel="00B97E87">
          <w:rPr>
            <w:rFonts w:cs="Times New Roman"/>
          </w:rPr>
          <w:delText xml:space="preserve">although </w:delText>
        </w:r>
      </w:del>
      <w:del w:id="224"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82"/>
      <w:r w:rsidR="004A74B9">
        <w:rPr>
          <w:rStyle w:val="CommentReference"/>
        </w:rPr>
        <w:commentReference w:id="182"/>
      </w:r>
      <w:del w:id="225"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226"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227"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228" w:author="Gen-Chang Hsu" w:date="2024-08-24T22:23:00Z" w16du:dateUtc="2024-08-25T02:23:00Z">
        <w:r w:rsidR="007D5907">
          <w:rPr>
            <w:rFonts w:cs="Times New Roman"/>
          </w:rPr>
          <w:t xml:space="preserve">mechanisms </w:t>
        </w:r>
      </w:ins>
      <w:r w:rsidRPr="0045780C">
        <w:rPr>
          <w:rFonts w:cs="Times New Roman"/>
        </w:rPr>
        <w:t>underlyin</w:t>
      </w:r>
      <w:ins w:id="229" w:author="Gen-Chang Hsu" w:date="2024-08-24T22:23:00Z" w16du:dateUtc="2024-08-25T02:23:00Z">
        <w:r w:rsidR="007D5907">
          <w:rPr>
            <w:rFonts w:cs="Times New Roman"/>
          </w:rPr>
          <w:t xml:space="preserve">g </w:t>
        </w:r>
      </w:ins>
      <w:del w:id="230"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231" w:author="Gen-Chang Hsu" w:date="2024-08-24T22:23:00Z" w16du:dateUtc="2024-08-25T02:23:00Z">
        <w:r w:rsidRPr="005C029F" w:rsidDel="007D5907">
          <w:rPr>
            <w:rFonts w:cs="Times New Roman"/>
          </w:rPr>
          <w:delText xml:space="preserve">biocontrol </w:delText>
        </w:r>
      </w:del>
      <w:ins w:id="232" w:author="Gen-Chang Hsu" w:date="2024-08-24T22:25:00Z" w16du:dateUtc="2024-08-25T02:25:00Z">
        <w:r w:rsidR="0098429F">
          <w:rPr>
            <w:rFonts w:cs="Times New Roman"/>
          </w:rPr>
          <w:t>biocontrol</w:t>
        </w:r>
      </w:ins>
      <w:ins w:id="233" w:author="Gen-Chang Hsu" w:date="2024-08-24T22:23:00Z" w16du:dateUtc="2024-08-25T02:23:00Z">
        <w:r w:rsidR="007D5907" w:rsidRPr="005C029F">
          <w:rPr>
            <w:rFonts w:cs="Times New Roman"/>
          </w:rPr>
          <w:t xml:space="preserve"> </w:t>
        </w:r>
      </w:ins>
      <w:r w:rsidRPr="005C029F">
        <w:rPr>
          <w:rFonts w:cs="Times New Roman"/>
        </w:rPr>
        <w:t>effect</w:t>
      </w:r>
      <w:ins w:id="234"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235"/>
      <w:r w:rsidRPr="005C029F">
        <w:rPr>
          <w:rFonts w:cs="Times New Roman"/>
        </w:rPr>
        <w:t>various</w:t>
      </w:r>
      <w:del w:id="236"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35"/>
      <w:r w:rsidR="003F33E1">
        <w:rPr>
          <w:rStyle w:val="CommentReference"/>
        </w:rPr>
        <w:commentReference w:id="235"/>
      </w:r>
      <w:r w:rsidRPr="005C029F">
        <w:rPr>
          <w:rFonts w:cs="Times New Roman"/>
        </w:rPr>
        <w:t xml:space="preserve"> affect the diet composition of generalist predators in agro-ecosystems (knowledge gap 3). </w:t>
      </w:r>
      <w:r w:rsidR="0045780C">
        <w:rPr>
          <w:rFonts w:cs="Times New Roman"/>
        </w:rPr>
        <w:t xml:space="preserve"> </w:t>
      </w:r>
      <w:commentRangeStart w:id="237"/>
      <w:r w:rsidRPr="005C029F">
        <w:rPr>
          <w:rFonts w:cs="Times New Roman"/>
        </w:rPr>
        <w:t xml:space="preserve">First, </w:t>
      </w:r>
      <w:ins w:id="238" w:author="Gen-Chang Hsu" w:date="2024-08-24T22:10:00Z" w16du:dateUtc="2024-08-25T02:10:00Z">
        <w:r w:rsidR="00923CD8">
          <w:rPr>
            <w:rFonts w:cs="Times New Roman"/>
          </w:rPr>
          <w:t>foraging behavior of generalist predators is largely governed by prey availability</w:t>
        </w:r>
      </w:ins>
      <w:ins w:id="239" w:author="Gen-Chang Hsu" w:date="2024-08-24T22:15:00Z" w16du:dateUtc="2024-08-25T02:15:00Z">
        <w:r w:rsidR="00B77C5F">
          <w:rPr>
            <w:rFonts w:cs="Times New Roman"/>
          </w:rPr>
          <w:t xml:space="preserve"> and predator-predator interactions (e.g., intraguild predation)</w:t>
        </w:r>
      </w:ins>
      <w:ins w:id="240" w:author="Gen-Chang Hsu" w:date="2024-08-24T22:10:00Z" w16du:dateUtc="2024-08-25T02:10:00Z">
        <w:r w:rsidR="00923CD8">
          <w:rPr>
            <w:rFonts w:cs="Times New Roman"/>
          </w:rPr>
          <w:t xml:space="preserve">. </w:t>
        </w:r>
      </w:ins>
      <w:ins w:id="241" w:author="Gen-Chang Hsu" w:date="2024-08-24T22:16:00Z" w16du:dateUtc="2024-08-25T02:16:00Z">
        <w:r w:rsidR="00E26949">
          <w:rPr>
            <w:rFonts w:cs="Times New Roman"/>
          </w:rPr>
          <w:t>Because</w:t>
        </w:r>
      </w:ins>
      <w:ins w:id="242" w:author="Gen-Chang Hsu" w:date="2024-08-24T22:10:00Z" w16du:dateUtc="2024-08-25T02:10:00Z">
        <w:r w:rsidR="00923CD8">
          <w:rPr>
            <w:rFonts w:cs="Times New Roman"/>
          </w:rPr>
          <w:t xml:space="preserve"> </w:t>
        </w:r>
      </w:ins>
      <w:r w:rsidRPr="005C029F">
        <w:rPr>
          <w:rFonts w:cs="Times New Roman"/>
        </w:rPr>
        <w:t>arthropod communit</w:t>
      </w:r>
      <w:ins w:id="243" w:author="Gen-Chang Hsu" w:date="2024-08-24T22:07:00Z" w16du:dateUtc="2024-08-25T02:07:00Z">
        <w:r w:rsidR="004A1CE7">
          <w:rPr>
            <w:rFonts w:cs="Times New Roman"/>
          </w:rPr>
          <w:t>ies</w:t>
        </w:r>
      </w:ins>
      <w:del w:id="244" w:author="Gen-Chang Hsu" w:date="2024-08-24T22:07:00Z" w16du:dateUtc="2024-08-25T02:07:00Z">
        <w:r w:rsidRPr="005C029F" w:rsidDel="004A1CE7">
          <w:rPr>
            <w:rFonts w:cs="Times New Roman"/>
          </w:rPr>
          <w:delText>y</w:delText>
        </w:r>
      </w:del>
      <w:del w:id="245" w:author="Gen-Chang Hsu" w:date="2024-08-24T22:06:00Z" w16du:dateUtc="2024-08-25T02:06:00Z">
        <w:r w:rsidRPr="005C029F" w:rsidDel="004A1CE7">
          <w:rPr>
            <w:rFonts w:cs="Times New Roman"/>
          </w:rPr>
          <w:delText xml:space="preserve"> composition</w:delText>
        </w:r>
      </w:del>
      <w:ins w:id="246" w:author="Gen-Chang Hsu" w:date="2024-08-24T22:06:00Z" w16du:dateUtc="2024-08-25T02:06:00Z">
        <w:r w:rsidR="004A1CE7">
          <w:rPr>
            <w:rFonts w:cs="Times New Roman"/>
          </w:rPr>
          <w:t xml:space="preserve"> (</w:t>
        </w:r>
      </w:ins>
      <w:ins w:id="247" w:author="Gen-Chang Hsu" w:date="2024-08-24T22:07:00Z" w16du:dateUtc="2024-08-25T02:07:00Z">
        <w:r w:rsidR="004A1CE7">
          <w:rPr>
            <w:rFonts w:cs="Times New Roman"/>
          </w:rPr>
          <w:t>e.g., pre</w:t>
        </w:r>
      </w:ins>
      <w:ins w:id="248" w:author="Gen-Chang Hsu" w:date="2024-08-24T22:16:00Z" w16du:dateUtc="2024-08-25T02:16:00Z">
        <w:r w:rsidR="00E26949">
          <w:rPr>
            <w:rFonts w:cs="Times New Roman"/>
          </w:rPr>
          <w:t>dator and prey</w:t>
        </w:r>
      </w:ins>
      <w:ins w:id="249" w:author="Gen-Chang Hsu" w:date="2024-08-24T22:07:00Z" w16du:dateUtc="2024-08-25T02:07:00Z">
        <w:r w:rsidR="004A1CE7">
          <w:rPr>
            <w:rFonts w:cs="Times New Roman"/>
          </w:rPr>
          <w:t xml:space="preserve"> </w:t>
        </w:r>
      </w:ins>
      <w:ins w:id="250" w:author="Gen-Chang Hsu" w:date="2024-08-24T22:16:00Z" w16du:dateUtc="2024-08-25T02:16:00Z">
        <w:r w:rsidR="00E26949">
          <w:rPr>
            <w:rFonts w:cs="Times New Roman"/>
          </w:rPr>
          <w:t>richness/</w:t>
        </w:r>
      </w:ins>
      <w:ins w:id="251" w:author="Gen-Chang Hsu" w:date="2024-08-24T22:07:00Z" w16du:dateUtc="2024-08-25T02:07:00Z">
        <w:r w:rsidR="004A1CE7">
          <w:rPr>
            <w:rFonts w:cs="Times New Roman"/>
          </w:rPr>
          <w:t>densities</w:t>
        </w:r>
      </w:ins>
      <w:del w:id="252"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253" w:author="Gen-Chang Hsu" w:date="2024-08-24T22:10:00Z" w16du:dateUtc="2024-08-25T02:10:00Z">
        <w:r w:rsidR="00923CD8">
          <w:rPr>
            <w:rFonts w:cs="Times New Roman"/>
          </w:rPr>
          <w:t>can</w:t>
        </w:r>
      </w:ins>
      <w:del w:id="254" w:author="Gen-Chang Hsu" w:date="2024-08-24T22:10:00Z" w16du:dateUtc="2024-08-25T02:10:00Z">
        <w:r w:rsidRPr="005C029F" w:rsidDel="00923CD8">
          <w:rPr>
            <w:rFonts w:cs="Times New Roman"/>
          </w:rPr>
          <w:delText>may</w:delText>
        </w:r>
      </w:del>
      <w:r w:rsidRPr="005C029F">
        <w:rPr>
          <w:rFonts w:cs="Times New Roman"/>
        </w:rPr>
        <w:t xml:space="preserve"> vary</w:t>
      </w:r>
      <w:ins w:id="255" w:author="Gen-Chang Hsu" w:date="2024-08-24T22:10:00Z" w16du:dateUtc="2024-08-25T02:10:00Z">
        <w:r w:rsidR="00923CD8">
          <w:rPr>
            <w:rFonts w:cs="Times New Roman"/>
          </w:rPr>
          <w:t xml:space="preserve"> substantially</w:t>
        </w:r>
      </w:ins>
      <w:r w:rsidRPr="005C029F">
        <w:rPr>
          <w:rFonts w:cs="Times New Roman"/>
        </w:rPr>
        <w:t xml:space="preserve"> </w:t>
      </w:r>
      <w:ins w:id="256" w:author="Gen-Chang Hsu" w:date="2024-08-24T22:13:00Z" w16du:dateUtc="2024-08-25T02:13:00Z">
        <w:r w:rsidR="006C0A80">
          <w:rPr>
            <w:rFonts w:cs="Times New Roman"/>
          </w:rPr>
          <w:t xml:space="preserve">throughout the </w:t>
        </w:r>
      </w:ins>
      <w:ins w:id="257" w:author="Gen-Chang Hsu" w:date="2024-08-24T22:14:00Z" w16du:dateUtc="2024-08-25T02:14:00Z">
        <w:r w:rsidR="006C0A80">
          <w:rPr>
            <w:rFonts w:cs="Times New Roman"/>
          </w:rPr>
          <w:t>crop growing season</w:t>
        </w:r>
      </w:ins>
      <w:del w:id="258" w:author="Gen-Chang Hsu" w:date="2024-08-24T22:07:00Z" w16du:dateUtc="2024-08-25T02:07:00Z">
        <w:r w:rsidRPr="005C029F" w:rsidDel="004A1CE7">
          <w:rPr>
            <w:rFonts w:cs="Times New Roman"/>
          </w:rPr>
          <w:delText>with</w:delText>
        </w:r>
      </w:del>
      <w:del w:id="259" w:author="Gen-Chang Hsu" w:date="2024-08-24T22:12:00Z" w16du:dateUtc="2024-08-25T02:12:00Z">
        <w:r w:rsidRPr="005C029F" w:rsidDel="006C0A80">
          <w:rPr>
            <w:rFonts w:cs="Times New Roman"/>
          </w:rPr>
          <w:delText xml:space="preserve"> crop stages</w:delText>
        </w:r>
      </w:del>
      <w:ins w:id="260" w:author="Gen-Chang Hsu" w:date="2024-08-24T22:10:00Z" w16du:dateUtc="2024-08-25T02:10:00Z">
        <w:r w:rsidR="00923CD8">
          <w:rPr>
            <w:rFonts w:cs="Times New Roman"/>
          </w:rPr>
          <w:t>, it is important to examine</w:t>
        </w:r>
      </w:ins>
      <w:ins w:id="261" w:author="Gen-Chang Hsu" w:date="2024-08-24T22:11:00Z" w16du:dateUtc="2024-08-25T02:11:00Z">
        <w:r w:rsidR="00923CD8">
          <w:rPr>
            <w:rFonts w:cs="Times New Roman"/>
          </w:rPr>
          <w:t xml:space="preserve"> </w:t>
        </w:r>
      </w:ins>
      <w:ins w:id="262" w:author="Gen-Chang Hsu" w:date="2024-08-24T22:13:00Z" w16du:dateUtc="2024-08-25T02:13:00Z">
        <w:r w:rsidR="006C0A80">
          <w:rPr>
            <w:rFonts w:cs="Times New Roman"/>
          </w:rPr>
          <w:t xml:space="preserve">how </w:t>
        </w:r>
      </w:ins>
      <w:ins w:id="263" w:author="Gen-Chang Hsu" w:date="2024-08-24T22:11:00Z" w16du:dateUtc="2024-08-25T02:11:00Z">
        <w:r w:rsidR="00923CD8" w:rsidRPr="005C029F">
          <w:rPr>
            <w:rFonts w:cs="Times New Roman"/>
          </w:rPr>
          <w:t xml:space="preserve">pest consumption by generalist predators </w:t>
        </w:r>
      </w:ins>
      <w:ins w:id="264" w:author="Gen-Chang Hsu" w:date="2024-08-24T22:13:00Z" w16du:dateUtc="2024-08-25T02:13:00Z">
        <w:r w:rsidR="006C0A80">
          <w:rPr>
            <w:rFonts w:cs="Times New Roman"/>
          </w:rPr>
          <w:t>change</w:t>
        </w:r>
      </w:ins>
      <w:ins w:id="265" w:author="Gen-Chang Hsu" w:date="2024-08-24T22:17:00Z" w16du:dateUtc="2024-08-25T02:17:00Z">
        <w:r w:rsidR="00E26949">
          <w:rPr>
            <w:rFonts w:cs="Times New Roman"/>
          </w:rPr>
          <w:t>s</w:t>
        </w:r>
      </w:ins>
      <w:ins w:id="266" w:author="Gen-Chang Hsu" w:date="2024-08-24T22:13:00Z" w16du:dateUtc="2024-08-25T02:13:00Z">
        <w:r w:rsidR="006C0A80">
          <w:rPr>
            <w:rFonts w:cs="Times New Roman"/>
          </w:rPr>
          <w:t xml:space="preserve"> over crop stages </w:t>
        </w:r>
      </w:ins>
      <w:del w:id="267" w:author="Gen-Chang Hsu" w:date="2024-08-24T22:07:00Z" w16du:dateUtc="2024-08-25T02:07:00Z">
        <w:r w:rsidRPr="005C029F" w:rsidDel="004A1CE7">
          <w:rPr>
            <w:rFonts w:cs="Times New Roman"/>
          </w:rPr>
          <w:delText xml:space="preserve"> and </w:delText>
        </w:r>
      </w:del>
      <w:del w:id="268" w:author="Gen-Chang Hsu" w:date="2024-08-24T22:09:00Z" w16du:dateUtc="2024-08-25T02:09:00Z">
        <w:r w:rsidRPr="005C029F" w:rsidDel="00923CD8">
          <w:rPr>
            <w:rFonts w:cs="Times New Roman"/>
          </w:rPr>
          <w:delText>affect</w:delText>
        </w:r>
      </w:del>
      <w:del w:id="269"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270"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271" w:author="Gen-Chang Hsu" w:date="2024-08-24T22:08:00Z" w16du:dateUtc="2024-08-25T02:08:00Z">
        <w:r w:rsidRPr="005C029F" w:rsidDel="004A1CE7">
          <w:rPr>
            <w:rFonts w:cs="Times New Roman"/>
          </w:rPr>
          <w:delText xml:space="preserve"> the</w:delText>
        </w:r>
      </w:del>
      <w:del w:id="272" w:author="Gen-Chang Hsu" w:date="2024-08-24T22:11:00Z" w16du:dateUtc="2024-08-25T02:11:00Z">
        <w:r w:rsidRPr="005C029F" w:rsidDel="00923CD8">
          <w:rPr>
            <w:rFonts w:cs="Times New Roman"/>
          </w:rPr>
          <w:delText xml:space="preserve"> pest consumption by generalist predators </w:delText>
        </w:r>
      </w:del>
      <w:del w:id="273" w:author="Gen-Chang Hsu" w:date="2024-08-24T22:08:00Z" w16du:dateUtc="2024-08-25T02:08:00Z">
        <w:r w:rsidRPr="005C029F" w:rsidDel="004A1CE7">
          <w:rPr>
            <w:rFonts w:cs="Times New Roman"/>
          </w:rPr>
          <w:delText>within a</w:delText>
        </w:r>
      </w:del>
      <w:del w:id="274" w:author="Gen-Chang Hsu" w:date="2024-08-24T22:11:00Z" w16du:dateUtc="2024-08-25T02:11:00Z">
        <w:r w:rsidRPr="005C029F" w:rsidDel="00923CD8">
          <w:rPr>
            <w:rFonts w:cs="Times New Roman"/>
          </w:rPr>
          <w:delText xml:space="preserve"> grow</w:delText>
        </w:r>
      </w:del>
      <w:del w:id="275" w:author="Gen-Chang Hsu" w:date="2024-08-24T22:08:00Z" w16du:dateUtc="2024-08-25T02:08:00Z">
        <w:r w:rsidRPr="005C029F" w:rsidDel="004A1CE7">
          <w:rPr>
            <w:rFonts w:cs="Times New Roman"/>
          </w:rPr>
          <w:delText>th</w:delText>
        </w:r>
      </w:del>
      <w:del w:id="276"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77"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78" w:author="Gen-Chang Hsu" w:date="2024-08-24T23:00:00Z" w16du:dateUtc="2024-08-25T03:00:00Z">
        <w:r w:rsidR="001C5FD4">
          <w:rPr>
            <w:rFonts w:cs="Times New Roman"/>
          </w:rPr>
          <w:t>alter</w:t>
        </w:r>
      </w:ins>
      <w:ins w:id="279" w:author="Gen-Chang Hsu" w:date="2024-08-24T22:55:00Z" w16du:dateUtc="2024-08-25T02:55:00Z">
        <w:r w:rsidR="001C5FD4">
          <w:rPr>
            <w:rFonts w:cs="Times New Roman"/>
          </w:rPr>
          <w:t xml:space="preserve"> predator and prey communities in the field, thereby </w:t>
        </w:r>
      </w:ins>
      <w:del w:id="280" w:author="Gen-Chang Hsu" w:date="2024-08-24T22:55:00Z" w16du:dateUtc="2024-08-25T02:55:00Z">
        <w:r w:rsidRPr="005C029F" w:rsidDel="001C5FD4">
          <w:rPr>
            <w:rFonts w:cs="Times New Roman"/>
          </w:rPr>
          <w:delText xml:space="preserve">we should examine whether </w:delText>
        </w:r>
      </w:del>
      <w:del w:id="281" w:author="Gen-Chang Hsu" w:date="2024-08-24T22:54:00Z" w16du:dateUtc="2024-08-25T02:54:00Z">
        <w:r w:rsidRPr="005C029F" w:rsidDel="001C5FD4">
          <w:rPr>
            <w:rFonts w:cs="Times New Roman"/>
          </w:rPr>
          <w:delText xml:space="preserve">farming practices (e.g., organic and conventional) </w:delText>
        </w:r>
      </w:del>
      <w:del w:id="282" w:author="Gen-Chang Hsu" w:date="2024-08-24T22:55:00Z" w16du:dateUtc="2024-08-25T02:55:00Z">
        <w:r w:rsidRPr="005C029F" w:rsidDel="001C5FD4">
          <w:rPr>
            <w:rFonts w:cs="Times New Roman"/>
          </w:rPr>
          <w:delText>i</w:delText>
        </w:r>
      </w:del>
      <w:ins w:id="283" w:author="Gen-Chang Hsu" w:date="2024-08-24T22:55:00Z" w16du:dateUtc="2024-08-25T02:55:00Z">
        <w:r w:rsidR="001C5FD4">
          <w:rPr>
            <w:rFonts w:cs="Times New Roman"/>
          </w:rPr>
          <w:t>i</w:t>
        </w:r>
      </w:ins>
      <w:r w:rsidRPr="005C029F">
        <w:rPr>
          <w:rFonts w:cs="Times New Roman"/>
        </w:rPr>
        <w:t>nfluenc</w:t>
      </w:r>
      <w:ins w:id="284" w:author="Gen-Chang Hsu" w:date="2024-08-24T22:55:00Z" w16du:dateUtc="2024-08-25T02:55:00Z">
        <w:r w:rsidR="001C5FD4">
          <w:rPr>
            <w:rFonts w:cs="Times New Roman"/>
          </w:rPr>
          <w:t>ing</w:t>
        </w:r>
      </w:ins>
      <w:del w:id="285" w:author="Gen-Chang Hsu" w:date="2024-08-24T22:55:00Z" w16du:dateUtc="2024-08-25T02:55:00Z">
        <w:r w:rsidRPr="005C029F" w:rsidDel="001C5FD4">
          <w:rPr>
            <w:rFonts w:cs="Times New Roman"/>
          </w:rPr>
          <w:delText>e</w:delText>
        </w:r>
      </w:del>
      <w:ins w:id="286" w:author="Gen-Chang Hsu" w:date="2024-08-24T22:29:00Z" w16du:dateUtc="2024-08-25T02:29:00Z">
        <w:r w:rsidR="00643080">
          <w:rPr>
            <w:rFonts w:cs="Times New Roman"/>
          </w:rPr>
          <w:t xml:space="preserve"> </w:t>
        </w:r>
      </w:ins>
      <w:del w:id="287" w:author="Gen-Chang Hsu" w:date="2024-08-24T22:29:00Z" w16du:dateUtc="2024-08-25T02:29:00Z">
        <w:r w:rsidRPr="005C029F" w:rsidDel="00643080">
          <w:rPr>
            <w:rFonts w:cs="Times New Roman"/>
          </w:rPr>
          <w:delText xml:space="preserve"> the diet composition of predators (e.g., </w:delText>
        </w:r>
      </w:del>
      <w:del w:id="288" w:author="Gen-Chang Hsu" w:date="2024-08-24T22:57:00Z" w16du:dateUtc="2024-08-25T02:57:00Z">
        <w:r w:rsidRPr="005C029F" w:rsidDel="001C5FD4">
          <w:rPr>
            <w:rFonts w:cs="Times New Roman"/>
          </w:rPr>
          <w:delText>pest consumption</w:delText>
        </w:r>
      </w:del>
      <w:ins w:id="289" w:author="Gen-Chang Hsu" w:date="2024-08-24T22:57:00Z" w16du:dateUtc="2024-08-25T02:57:00Z">
        <w:r w:rsidR="001C5FD4">
          <w:rPr>
            <w:rFonts w:cs="Times New Roman"/>
          </w:rPr>
          <w:t>the diet compositio</w:t>
        </w:r>
      </w:ins>
      <w:ins w:id="290" w:author="Gen-Chang Hsu" w:date="2024-08-24T22:58:00Z" w16du:dateUtc="2024-08-25T02:58:00Z">
        <w:r w:rsidR="001C5FD4">
          <w:rPr>
            <w:rFonts w:cs="Times New Roman"/>
          </w:rPr>
          <w:t xml:space="preserve">n of </w:t>
        </w:r>
      </w:ins>
      <w:ins w:id="291" w:author="Gen-Chang Hsu" w:date="2024-08-24T22:29:00Z" w16du:dateUtc="2024-08-25T02:29:00Z">
        <w:r w:rsidR="00643080">
          <w:rPr>
            <w:rFonts w:cs="Times New Roman"/>
          </w:rPr>
          <w:t>predators</w:t>
        </w:r>
      </w:ins>
      <w:del w:id="292"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93" w:author="Gen-Chang Hsu" w:date="2024-08-24T22:59:00Z" w16du:dateUtc="2024-08-25T02:59:00Z">
        <w:r w:rsidR="001C5FD4">
          <w:rPr>
            <w:rFonts w:cs="Times New Roman"/>
          </w:rPr>
          <w:t xml:space="preserve">  </w:t>
        </w:r>
      </w:ins>
      <w:ins w:id="294" w:author="Gen-Chang Hsu" w:date="2024-08-24T23:01:00Z" w16du:dateUtc="2024-08-25T03:01:00Z">
        <w:r w:rsidR="001C5FD4">
          <w:rPr>
            <w:rFonts w:cs="Times New Roman"/>
          </w:rPr>
          <w:t xml:space="preserve">Therefore, </w:t>
        </w:r>
      </w:ins>
      <w:del w:id="295"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96" w:author="Gen-Chang Hsu" w:date="2024-08-24T23:01:00Z" w16du:dateUtc="2024-08-25T03:01:00Z">
        <w:r w:rsidR="001C5FD4">
          <w:rPr>
            <w:rFonts w:cs="Times New Roman"/>
          </w:rPr>
          <w:t>e</w:t>
        </w:r>
      </w:ins>
      <w:ins w:id="297" w:author="Gen-Chang Hsu" w:date="2024-08-24T23:00:00Z" w16du:dateUtc="2024-08-25T03:00:00Z">
        <w:r w:rsidR="001C5FD4">
          <w:rPr>
            <w:rFonts w:cs="Times New Roman"/>
          </w:rPr>
          <w:t>xamining</w:t>
        </w:r>
      </w:ins>
      <w:ins w:id="298" w:author="Gen-Chang Hsu" w:date="2024-08-24T22:57:00Z" w16du:dateUtc="2024-08-25T02:57:00Z">
        <w:r w:rsidR="001C5FD4">
          <w:rPr>
            <w:rFonts w:cs="Times New Roman"/>
          </w:rPr>
          <w:t xml:space="preserve"> pest consumption</w:t>
        </w:r>
      </w:ins>
      <w:ins w:id="299" w:author="Gen-Chang Hsu" w:date="2024-08-24T22:59:00Z" w16du:dateUtc="2024-08-25T02:59:00Z">
        <w:r w:rsidR="001C5FD4">
          <w:rPr>
            <w:rFonts w:cs="Times New Roman"/>
          </w:rPr>
          <w:t xml:space="preserve"> by predators</w:t>
        </w:r>
      </w:ins>
      <w:ins w:id="300" w:author="Gen-Chang Hsu" w:date="2024-08-24T23:00:00Z" w16du:dateUtc="2024-08-25T03:00:00Z">
        <w:r w:rsidR="001C5FD4">
          <w:rPr>
            <w:rFonts w:cs="Times New Roman"/>
          </w:rPr>
          <w:t xml:space="preserve"> in organic and conventional farms</w:t>
        </w:r>
      </w:ins>
      <w:ins w:id="301" w:author="Gen-Chang Hsu" w:date="2024-08-24T22:59:00Z" w16du:dateUtc="2024-08-25T02:59:00Z">
        <w:r w:rsidR="001C5FD4">
          <w:rPr>
            <w:rFonts w:cs="Times New Roman"/>
          </w:rPr>
          <w:t xml:space="preserve"> </w:t>
        </w:r>
      </w:ins>
      <w:commentRangeStart w:id="302"/>
      <w:del w:id="303"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304" w:author="Gen-Chang Hsu" w:date="2024-08-24T22:59:00Z" w16du:dateUtc="2024-08-25T02:59:00Z">
        <w:r w:rsidRPr="00865B26" w:rsidDel="001C5FD4">
          <w:rPr>
            <w:rFonts w:cs="Times New Roman"/>
          </w:rPr>
          <w:delText xml:space="preserve">demonstrate </w:delText>
        </w:r>
      </w:del>
      <w:ins w:id="305"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306" w:author="Gen-Chang Hsu" w:date="2024-08-19T22:34:00Z" w16du:dateUtc="2024-08-20T02:34:00Z">
        <w:r w:rsidR="005B40A9">
          <w:rPr>
            <w:rFonts w:cs="Times New Roman"/>
          </w:rPr>
          <w:t xml:space="preserve">can </w:t>
        </w:r>
      </w:ins>
      <w:r w:rsidRPr="005C029F">
        <w:rPr>
          <w:rFonts w:cs="Times New Roman"/>
        </w:rPr>
        <w:t xml:space="preserve">provide </w:t>
      </w:r>
      <w:ins w:id="307" w:author="Gen-Chang Hsu" w:date="2024-08-19T22:34:00Z" w16du:dateUtc="2024-08-20T02:34:00Z">
        <w:r w:rsidR="005B40A9">
          <w:rPr>
            <w:rFonts w:cs="Times New Roman"/>
          </w:rPr>
          <w:t>stable</w:t>
        </w:r>
      </w:ins>
      <w:del w:id="308" w:author="Gen-Chang Hsu" w:date="2024-08-19T22:34:00Z" w16du:dateUtc="2024-08-20T02:34:00Z">
        <w:r w:rsidR="009C23E2" w:rsidDel="005B40A9">
          <w:rPr>
            <w:rFonts w:cs="Times New Roman"/>
          </w:rPr>
          <w:delText>varying</w:delText>
        </w:r>
      </w:del>
      <w:r w:rsidRPr="005C029F">
        <w:rPr>
          <w:rFonts w:cs="Times New Roman"/>
        </w:rPr>
        <w:t xml:space="preserve"> biocontrol </w:t>
      </w:r>
      <w:ins w:id="309" w:author="Gen-Chang Hsu" w:date="2024-08-19T22:34:00Z" w16du:dateUtc="2024-08-20T02:34:00Z">
        <w:r w:rsidR="005B40A9">
          <w:rPr>
            <w:rFonts w:cs="Times New Roman"/>
          </w:rPr>
          <w:t xml:space="preserve">services </w:t>
        </w:r>
      </w:ins>
      <w:del w:id="310"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311" w:author="Gen-Chang Hsu" w:date="2024-08-24T22:30:00Z" w16du:dateUtc="2024-08-25T02:30:00Z">
        <w:r w:rsidR="004F1990">
          <w:rPr>
            <w:rFonts w:cs="Times New Roman"/>
          </w:rPr>
          <w:t>different</w:t>
        </w:r>
      </w:ins>
      <w:del w:id="312"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302"/>
      <w:r w:rsidR="005B40A9">
        <w:rPr>
          <w:rStyle w:val="CommentReference"/>
        </w:rPr>
        <w:commentReference w:id="302"/>
      </w:r>
      <w:r w:rsidRPr="005C029F">
        <w:rPr>
          <w:rFonts w:cs="Times New Roman"/>
        </w:rPr>
        <w:t>.</w:t>
      </w:r>
      <w:r w:rsidR="00D03608">
        <w:rPr>
          <w:rFonts w:cs="Times New Roman"/>
        </w:rPr>
        <w:t xml:space="preserve"> </w:t>
      </w:r>
      <w:r w:rsidRPr="005C029F">
        <w:rPr>
          <w:rFonts w:cs="Times New Roman"/>
        </w:rPr>
        <w:t xml:space="preserve"> Third, </w:t>
      </w:r>
      <w:ins w:id="313" w:author="Gen-Chang Hsu" w:date="2024-08-24T22:26:00Z" w16du:dateUtc="2024-08-25T02:26:00Z">
        <w:r w:rsidR="00AE19E3">
          <w:rPr>
            <w:rFonts w:cs="Times New Roman"/>
          </w:rPr>
          <w:t xml:space="preserve">generalist predators may exhibit preference over certain prey items, and </w:t>
        </w:r>
      </w:ins>
      <w:del w:id="314" w:author="Gen-Chang Hsu" w:date="2024-08-24T22:18:00Z" w16du:dateUtc="2024-08-25T02:18:00Z">
        <w:r w:rsidRPr="005C029F" w:rsidDel="00903F3F">
          <w:rPr>
            <w:rFonts w:cs="Times New Roman"/>
          </w:rPr>
          <w:delText>we should i</w:delText>
        </w:r>
      </w:del>
      <w:ins w:id="315" w:author="Gen-Chang Hsu" w:date="2024-08-24T22:18:00Z" w16du:dateUtc="2024-08-25T02:18:00Z">
        <w:r w:rsidR="00903F3F">
          <w:rPr>
            <w:rFonts w:cs="Times New Roman"/>
          </w:rPr>
          <w:t>i</w:t>
        </w:r>
      </w:ins>
      <w:r w:rsidRPr="005C029F">
        <w:rPr>
          <w:rFonts w:cs="Times New Roman"/>
        </w:rPr>
        <w:t>nvestigat</w:t>
      </w:r>
      <w:ins w:id="316" w:author="Gen-Chang Hsu" w:date="2024-08-24T22:18:00Z" w16du:dateUtc="2024-08-25T02:18:00Z">
        <w:r w:rsidR="00903F3F">
          <w:rPr>
            <w:rFonts w:cs="Times New Roman"/>
          </w:rPr>
          <w:t>ing</w:t>
        </w:r>
      </w:ins>
      <w:del w:id="317"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318"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319" w:author="Gen-Chang Hsu" w:date="2024-08-24T22:19:00Z" w16du:dateUtc="2024-08-25T02:19:00Z">
        <w:r w:rsidR="00903F3F">
          <w:rPr>
            <w:rFonts w:cs="Times New Roman"/>
          </w:rPr>
          <w:t xml:space="preserve">the </w:t>
        </w:r>
      </w:ins>
      <w:r w:rsidRPr="005C029F">
        <w:rPr>
          <w:rFonts w:cs="Times New Roman"/>
        </w:rPr>
        <w:t>relative prey abundance</w:t>
      </w:r>
      <w:ins w:id="320" w:author="Gen-Chang Hsu" w:date="2024-08-24T22:19:00Z" w16du:dateUtc="2024-08-25T02:19:00Z">
        <w:r w:rsidR="00903F3F">
          <w:rPr>
            <w:rFonts w:cs="Times New Roman"/>
          </w:rPr>
          <w:t xml:space="preserve"> in the field</w:t>
        </w:r>
      </w:ins>
      <w:r w:rsidRPr="005C029F">
        <w:rPr>
          <w:rFonts w:cs="Times New Roman"/>
        </w:rPr>
        <w:t xml:space="preserve"> and</w:t>
      </w:r>
      <w:ins w:id="321" w:author="Gen-Chang Hsu" w:date="2024-08-24T22:19:00Z" w16du:dateUtc="2024-08-25T02:19:00Z">
        <w:r w:rsidR="00903F3F">
          <w:rPr>
            <w:rFonts w:cs="Times New Roman"/>
          </w:rPr>
          <w:t xml:space="preserve"> the</w:t>
        </w:r>
      </w:ins>
      <w:r w:rsidRPr="005C029F">
        <w:rPr>
          <w:rFonts w:cs="Times New Roman"/>
        </w:rPr>
        <w:t xml:space="preserve"> </w:t>
      </w:r>
      <w:del w:id="322" w:author="Gen-Chang Hsu" w:date="2024-08-24T22:19:00Z" w16du:dateUtc="2024-08-25T02:19:00Z">
        <w:r w:rsidR="0075068F" w:rsidDel="00903F3F">
          <w:rPr>
            <w:rFonts w:cs="Times New Roman"/>
          </w:rPr>
          <w:delText xml:space="preserve">the </w:delText>
        </w:r>
      </w:del>
      <w:del w:id="323" w:author="Gen-Chang Hsu" w:date="2024-08-24T22:27:00Z" w16du:dateUtc="2024-08-25T02:27:00Z">
        <w:r w:rsidRPr="005C029F" w:rsidDel="00AE19E3">
          <w:rPr>
            <w:rFonts w:cs="Times New Roman"/>
          </w:rPr>
          <w:delText>diet composition</w:delText>
        </w:r>
      </w:del>
      <w:ins w:id="324" w:author="Gen-Chang Hsu" w:date="2024-08-19T21:34:00Z" w16du:dateUtc="2024-08-20T01:34:00Z">
        <w:r w:rsidR="00564680">
          <w:rPr>
            <w:rFonts w:cs="Times New Roman"/>
          </w:rPr>
          <w:t>proportion</w:t>
        </w:r>
      </w:ins>
      <w:ins w:id="325" w:author="Gen-Chang Hsu" w:date="2024-08-19T21:35:00Z" w16du:dateUtc="2024-08-20T01:35:00Z">
        <w:r w:rsidR="00564680">
          <w:rPr>
            <w:rFonts w:cs="Times New Roman"/>
          </w:rPr>
          <w:t>s</w:t>
        </w:r>
      </w:ins>
      <w:ins w:id="326" w:author="Gen-Chang Hsu" w:date="2024-08-19T21:34:00Z" w16du:dateUtc="2024-08-20T01:34:00Z">
        <w:r w:rsidR="00564680">
          <w:rPr>
            <w:rFonts w:cs="Times New Roman"/>
          </w:rPr>
          <w:t xml:space="preserve"> of different prey items</w:t>
        </w:r>
      </w:ins>
      <w:ins w:id="327" w:author="Gen-Chang Hsu" w:date="2024-08-19T21:37:00Z" w16du:dateUtc="2024-08-20T01:37:00Z">
        <w:r w:rsidR="0015358C">
          <w:rPr>
            <w:rFonts w:cs="Times New Roman"/>
          </w:rPr>
          <w:t xml:space="preserve"> consumed </w:t>
        </w:r>
      </w:ins>
      <w:ins w:id="328" w:author="Gen-Chang Hsu" w:date="2024-08-24T22:27:00Z" w16du:dateUtc="2024-08-25T02:27:00Z">
        <w:r w:rsidR="00AE19E3">
          <w:rPr>
            <w:rFonts w:cs="Times New Roman"/>
          </w:rPr>
          <w:t xml:space="preserve">in predators’ diets </w:t>
        </w:r>
      </w:ins>
      <w:del w:id="329" w:author="Gen-Chang Hsu" w:date="2024-08-24T22:27:00Z" w16du:dateUtc="2024-08-25T02:27:00Z">
        <w:r w:rsidR="0075068F" w:rsidDel="00AE19E3">
          <w:rPr>
            <w:rFonts w:cs="Times New Roman"/>
          </w:rPr>
          <w:delText xml:space="preserve"> of </w:delText>
        </w:r>
      </w:del>
      <w:del w:id="330" w:author="Gen-Chang Hsu" w:date="2024-08-24T22:19:00Z" w16du:dateUtc="2024-08-25T02:19:00Z">
        <w:r w:rsidR="0075068F" w:rsidDel="00903F3F">
          <w:rPr>
            <w:rFonts w:cs="Times New Roman"/>
          </w:rPr>
          <w:delText xml:space="preserve">their </w:delText>
        </w:r>
      </w:del>
      <w:del w:id="331" w:author="Gen-Chang Hsu" w:date="2024-08-24T22:27:00Z" w16du:dateUtc="2024-08-25T02:27:00Z">
        <w:r w:rsidR="0075068F" w:rsidDel="00AE19E3">
          <w:rPr>
            <w:rFonts w:cs="Times New Roman"/>
          </w:rPr>
          <w:delText>predators</w:delText>
        </w:r>
      </w:del>
      <w:del w:id="332"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333"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334" w:author="Gen-Chang Hsu" w:date="2024-08-24T22:19:00Z" w16du:dateUtc="2024-08-25T02:19:00Z">
        <w:r w:rsidR="00903F3F">
          <w:rPr>
            <w:rFonts w:cs="Times New Roman"/>
          </w:rPr>
          <w:t xml:space="preserve">help </w:t>
        </w:r>
      </w:ins>
      <w:r w:rsidRPr="005C029F">
        <w:rPr>
          <w:rFonts w:cs="Times New Roman"/>
        </w:rPr>
        <w:t xml:space="preserve">clarify whether pest </w:t>
      </w:r>
      <w:del w:id="335" w:author="Gen-Chang Hsu" w:date="2024-08-24T22:27:00Z" w16du:dateUtc="2024-08-25T02:27:00Z">
        <w:r w:rsidRPr="005C029F" w:rsidDel="00AE19E3">
          <w:rPr>
            <w:rFonts w:cs="Times New Roman"/>
          </w:rPr>
          <w:delText xml:space="preserve">abundance </w:delText>
        </w:r>
      </w:del>
      <w:ins w:id="336" w:author="Gen-Chang Hsu" w:date="2024-08-24T22:27:00Z" w16du:dateUtc="2024-08-25T02:27:00Z">
        <w:r w:rsidR="00AE19E3">
          <w:rPr>
            <w:rFonts w:cs="Times New Roman"/>
          </w:rPr>
          <w:t>availabi</w:t>
        </w:r>
      </w:ins>
      <w:ins w:id="337" w:author="Gen-Chang Hsu" w:date="2024-08-24T22:28:00Z" w16du:dateUtc="2024-08-25T02:28:00Z">
        <w:r w:rsidR="00AE19E3">
          <w:rPr>
            <w:rFonts w:cs="Times New Roman"/>
          </w:rPr>
          <w:t>lity</w:t>
        </w:r>
      </w:ins>
      <w:ins w:id="338" w:author="Gen-Chang Hsu" w:date="2024-08-24T22:27:00Z" w16du:dateUtc="2024-08-25T02:27:00Z">
        <w:r w:rsidR="00AE19E3" w:rsidRPr="005C029F">
          <w:rPr>
            <w:rFonts w:cs="Times New Roman"/>
          </w:rPr>
          <w:t xml:space="preserve"> </w:t>
        </w:r>
      </w:ins>
      <w:r w:rsidRPr="005C029F">
        <w:rPr>
          <w:rFonts w:cs="Times New Roman"/>
        </w:rPr>
        <w:t>or predator preference</w:t>
      </w:r>
      <w:ins w:id="339" w:author="Gen-Chang Hsu" w:date="2024-08-24T22:19:00Z" w16du:dateUtc="2024-08-25T02:19:00Z">
        <w:r w:rsidR="00903F3F">
          <w:rPr>
            <w:rFonts w:cs="Times New Roman"/>
          </w:rPr>
          <w:t xml:space="preserve"> </w:t>
        </w:r>
      </w:ins>
      <w:del w:id="340" w:author="Gen-Chang Hsu" w:date="2024-08-24T22:19:00Z" w16du:dateUtc="2024-08-25T02:19:00Z">
        <w:r w:rsidRPr="005C029F" w:rsidDel="00903F3F">
          <w:rPr>
            <w:rFonts w:cs="Times New Roman"/>
          </w:rPr>
          <w:delText xml:space="preserve"> mainly explains</w:delText>
        </w:r>
      </w:del>
      <w:ins w:id="341" w:author="Gen-Chang Hsu" w:date="2024-08-24T22:19:00Z" w16du:dateUtc="2024-08-25T02:19:00Z">
        <w:r w:rsidR="00903F3F">
          <w:rPr>
            <w:rFonts w:cs="Times New Roman"/>
          </w:rPr>
          <w:t>dri</w:t>
        </w:r>
      </w:ins>
      <w:ins w:id="342" w:author="Gen-Chang Hsu" w:date="2024-08-24T22:20:00Z" w16du:dateUtc="2024-08-25T02:20:00Z">
        <w:r w:rsidR="00903F3F">
          <w:rPr>
            <w:rFonts w:cs="Times New Roman"/>
          </w:rPr>
          <w:t>ves</w:t>
        </w:r>
      </w:ins>
      <w:ins w:id="343" w:author="Gen-Chang Hsu" w:date="2024-08-24T22:19:00Z" w16du:dateUtc="2024-08-25T02:19:00Z">
        <w:r w:rsidR="00903F3F">
          <w:rPr>
            <w:rFonts w:cs="Times New Roman"/>
          </w:rPr>
          <w:t xml:space="preserve"> </w:t>
        </w:r>
      </w:ins>
      <w:del w:id="344"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345"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346" w:author="Gen-Chang Hsu" w:date="2024-08-24T22:21:00Z" w16du:dateUtc="2024-08-25T02:21:00Z">
        <w:r w:rsidR="00DA0B46">
          <w:rPr>
            <w:rFonts w:cs="Times New Roman"/>
          </w:rPr>
          <w:t xml:space="preserve">can </w:t>
        </w:r>
      </w:ins>
      <w:del w:id="347" w:author="Gen-Chang Hsu" w:date="2024-08-24T22:21:00Z" w16du:dateUtc="2024-08-25T02:21:00Z">
        <w:r w:rsidRPr="005C029F" w:rsidDel="00DA0B46">
          <w:rPr>
            <w:rFonts w:cs="Times New Roman"/>
          </w:rPr>
          <w:delText xml:space="preserve">reportedly </w:delText>
        </w:r>
      </w:del>
      <w:r w:rsidRPr="005C029F">
        <w:rPr>
          <w:rFonts w:cs="Times New Roman"/>
        </w:rPr>
        <w:t>affect</w:t>
      </w:r>
      <w:del w:id="348"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349" w:author="Gen-Chang Hsu" w:date="2024-08-24T22:22:00Z" w16du:dateUtc="2024-08-25T02:22:00Z">
        <w:r w:rsidR="00DA0B46">
          <w:rPr>
            <w:rFonts w:cs="Times New Roman"/>
          </w:rPr>
          <w:t>. However,</w:t>
        </w:r>
      </w:ins>
      <w:del w:id="350"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351" w:author="Gen-Chang Hsu" w:date="2024-08-24T22:21:00Z" w16du:dateUtc="2024-08-25T02:21:00Z">
        <w:r w:rsidR="00DA0B46">
          <w:rPr>
            <w:rFonts w:cs="Times New Roman"/>
          </w:rPr>
          <w:t>s</w:t>
        </w:r>
      </w:ins>
      <w:del w:id="352"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t>
      </w:r>
      <w:r w:rsidRPr="005C029F">
        <w:rPr>
          <w:rFonts w:cs="Times New Roman"/>
        </w:rPr>
        <w:lastRenderedPageBreak/>
        <w:t xml:space="preserve">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237"/>
      <w:r w:rsidR="004E4B71">
        <w:rPr>
          <w:rStyle w:val="CommentReference"/>
        </w:rPr>
        <w:commentReference w:id="237"/>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del w:id="353" w:author="Gen-Chang Hsu" w:date="2024-08-23T20:39:00Z" w16du:dateUtc="2024-08-24T00:39:00Z">
        <w:r w:rsidRPr="005C029F" w:rsidDel="00972B7C">
          <w:rPr>
            <w:rFonts w:cs="Times New Roman"/>
          </w:rPr>
          <w:delText xml:space="preserve">abiotic and biotic </w:delText>
        </w:r>
      </w:del>
      <w:ins w:id="354"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355"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356" w:author="Gen-Chang Hsu" w:date="2024-08-23T20:40:00Z" w16du:dateUtc="2024-08-24T00:40:00Z">
        <w:r w:rsidRPr="005C029F" w:rsidDel="00F917BB">
          <w:rPr>
            <w:rFonts w:cs="Times New Roman"/>
          </w:rPr>
          <w:delText>diet composition</w:delText>
        </w:r>
      </w:del>
      <w:ins w:id="357" w:author="Gen-Chang Hsu" w:date="2024-08-23T20:40:00Z" w16du:dateUtc="2024-08-24T00:40:00Z">
        <w:r w:rsidR="00F917BB">
          <w:rPr>
            <w:rFonts w:cs="Times New Roman"/>
          </w:rPr>
          <w:t>pest consumption</w:t>
        </w:r>
      </w:ins>
      <w:del w:id="358" w:author="Gen-Chang Hsu" w:date="2024-08-23T20:40:00Z" w16du:dateUtc="2024-08-24T00:40:00Z">
        <w:r w:rsidR="00F3531D" w:rsidDel="00F917BB">
          <w:rPr>
            <w:rFonts w:cs="Times New Roman"/>
          </w:rPr>
          <w:delText xml:space="preserve"> of</w:delText>
        </w:r>
      </w:del>
      <w:ins w:id="359"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360" w:author="Gen-Chang Hsu" w:date="2024-08-24T12:16:00Z" w16du:dateUtc="2024-08-24T16:16:00Z">
        <w:r w:rsidRPr="005C029F" w:rsidDel="00091980">
          <w:rPr>
            <w:rFonts w:cs="Times New Roman"/>
          </w:rPr>
          <w:delText>this study</w:delText>
        </w:r>
      </w:del>
      <w:ins w:id="361"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62"/>
      <w:ins w:id="363"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362"/>
      <w:ins w:id="364" w:author="Gen-Chang Hsu" w:date="2024-08-24T12:25:00Z" w16du:dateUtc="2024-08-24T16:25:00Z">
        <w:r w:rsidR="00A26082">
          <w:rPr>
            <w:rStyle w:val="CommentReference"/>
          </w:rPr>
          <w:commentReference w:id="362"/>
        </w:r>
      </w:ins>
      <w:ins w:id="365" w:author="Gen-Chang Hsu" w:date="2024-08-23T23:52:00Z" w16du:dateUtc="2024-08-24T03:52:00Z">
        <w:r w:rsidR="000F71E2">
          <w:rPr>
            <w:rFonts w:cs="Times New Roman"/>
          </w:rPr>
          <w:t xml:space="preserve"> </w:t>
        </w:r>
      </w:ins>
      <w:ins w:id="366" w:author="Gen-Chang Hsu" w:date="2024-08-23T23:51:00Z" w16du:dateUtc="2024-08-24T03:51:00Z">
        <w:r w:rsidR="000F71E2">
          <w:rPr>
            <w:rFonts w:cs="Times New Roman"/>
          </w:rPr>
          <w:t xml:space="preserve"> </w:t>
        </w:r>
      </w:ins>
      <w:commentRangeStart w:id="367"/>
      <w:commentRangeStart w:id="368"/>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369"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67"/>
      <w:r w:rsidR="008A6708">
        <w:rPr>
          <w:rStyle w:val="CommentReference"/>
        </w:rPr>
        <w:commentReference w:id="367"/>
      </w:r>
      <w:r w:rsidR="00CB0679">
        <w:rPr>
          <w:rFonts w:cs="Times New Roman"/>
        </w:rPr>
        <w:t xml:space="preserve">  We also expected </w:t>
      </w:r>
      <w:ins w:id="370" w:author="Gen-Chang Hsu" w:date="2024-08-24T12:21:00Z" w16du:dateUtc="2024-08-24T16:21:00Z">
        <w:r w:rsidR="000038ED">
          <w:rPr>
            <w:rFonts w:cs="Times New Roman"/>
          </w:rPr>
          <w:t>farming practice, su</w:t>
        </w:r>
      </w:ins>
      <w:ins w:id="371" w:author="Gen-Chang Hsu" w:date="2024-08-24T12:22:00Z" w16du:dateUtc="2024-08-24T16:22:00Z">
        <w:r w:rsidR="000038ED">
          <w:rPr>
            <w:rFonts w:cs="Times New Roman"/>
          </w:rPr>
          <w:t>rrounding vegetation (</w:t>
        </w:r>
      </w:ins>
      <w:ins w:id="372" w:author="Gen-Chang Hsu" w:date="2024-08-24T12:28:00Z" w16du:dateUtc="2024-08-24T16:28:00Z">
        <w:r w:rsidR="00A26082">
          <w:rPr>
            <w:rFonts w:cs="Times New Roman"/>
          </w:rPr>
          <w:t xml:space="preserve">percent </w:t>
        </w:r>
      </w:ins>
      <w:ins w:id="373" w:author="Gen-Chang Hsu" w:date="2024-08-24T12:22:00Z" w16du:dateUtc="2024-08-24T16:22:00Z">
        <w:r w:rsidR="000038ED">
          <w:rPr>
            <w:rFonts w:cs="Times New Roman"/>
          </w:rPr>
          <w:t>forest cover), and the relative abundance of</w:t>
        </w:r>
      </w:ins>
      <w:ins w:id="374" w:author="Gen-Chang Hsu" w:date="2024-08-24T12:28:00Z" w16du:dateUtc="2024-08-24T16:28:00Z">
        <w:r w:rsidR="00A26082">
          <w:rPr>
            <w:rFonts w:cs="Times New Roman"/>
          </w:rPr>
          <w:t xml:space="preserve"> </w:t>
        </w:r>
      </w:ins>
      <w:ins w:id="375" w:author="Gen-Chang Hsu" w:date="2024-08-24T12:29:00Z" w16du:dateUtc="2024-08-24T16:29:00Z">
        <w:r w:rsidR="00A26082">
          <w:rPr>
            <w:rFonts w:cs="Times New Roman"/>
          </w:rPr>
          <w:t>prey</w:t>
        </w:r>
      </w:ins>
      <w:ins w:id="376" w:author="Gen-Chang Hsu" w:date="2024-08-24T12:22:00Z" w16du:dateUtc="2024-08-24T16:22:00Z">
        <w:r w:rsidR="000038ED">
          <w:rPr>
            <w:rFonts w:cs="Times New Roman"/>
          </w:rPr>
          <w:t xml:space="preserve"> to affect </w:t>
        </w:r>
      </w:ins>
      <w:del w:id="377" w:author="Gen-Chang Hsu" w:date="2024-08-23T23:56:00Z" w16du:dateUtc="2024-08-24T03:56:00Z">
        <w:r w:rsidR="00CB0679" w:rsidDel="000F71E2">
          <w:rPr>
            <w:rFonts w:cs="Times New Roman"/>
          </w:rPr>
          <w:delText xml:space="preserve">that </w:delText>
        </w:r>
      </w:del>
      <w:ins w:id="378" w:author="Gen-Chang Hsu" w:date="2024-08-23T23:55:00Z" w16du:dateUtc="2024-08-24T03:55:00Z">
        <w:r w:rsidR="000F71E2">
          <w:rPr>
            <w:rFonts w:cs="Times New Roman"/>
          </w:rPr>
          <w:t xml:space="preserve">pest consumption </w:t>
        </w:r>
      </w:ins>
      <w:del w:id="379" w:author="Gen-Chang Hsu" w:date="2024-08-23T23:55:00Z" w16du:dateUtc="2024-08-24T03:55:00Z">
        <w:r w:rsidR="0007115E" w:rsidDel="000F71E2">
          <w:rPr>
            <w:rFonts w:cs="Times New Roman"/>
          </w:rPr>
          <w:delText xml:space="preserve">the diet composition </w:delText>
        </w:r>
      </w:del>
      <w:ins w:id="380" w:author="Gen-Chang Hsu" w:date="2024-08-23T23:55:00Z" w16du:dateUtc="2024-08-24T03:55:00Z">
        <w:r w:rsidR="000F71E2">
          <w:rPr>
            <w:rFonts w:cs="Times New Roman"/>
          </w:rPr>
          <w:t>by</w:t>
        </w:r>
      </w:ins>
      <w:del w:id="381" w:author="Gen-Chang Hsu" w:date="2024-08-23T23:55:00Z" w16du:dateUtc="2024-08-24T03:55:00Z">
        <w:r w:rsidR="0007115E" w:rsidDel="000F71E2">
          <w:rPr>
            <w:rFonts w:cs="Times New Roman"/>
          </w:rPr>
          <w:delText>of</w:delText>
        </w:r>
      </w:del>
      <w:r w:rsidR="0007115E">
        <w:rPr>
          <w:rFonts w:cs="Times New Roman"/>
        </w:rPr>
        <w:t xml:space="preserve"> GAPs</w:t>
      </w:r>
      <w:del w:id="382" w:author="Gen-Chang Hsu" w:date="2024-08-24T12:22:00Z" w16du:dateUtc="2024-08-24T16:22:00Z">
        <w:r w:rsidR="0007115E" w:rsidDel="000038ED">
          <w:rPr>
            <w:rFonts w:cs="Times New Roman"/>
          </w:rPr>
          <w:delText xml:space="preserve"> </w:delText>
        </w:r>
      </w:del>
      <w:del w:id="383" w:author="Gen-Chang Hsu" w:date="2024-08-23T23:56:00Z" w16du:dateUtc="2024-08-24T03:56:00Z">
        <w:r w:rsidR="0007115E" w:rsidDel="000F71E2">
          <w:rPr>
            <w:rFonts w:cs="Times New Roman"/>
          </w:rPr>
          <w:delText>would be</w:delText>
        </w:r>
      </w:del>
      <w:del w:id="384" w:author="Gen-Chang Hsu" w:date="2024-08-24T12:22:00Z" w16du:dateUtc="2024-08-24T16:22:00Z">
        <w:r w:rsidR="0007115E" w:rsidDel="000038ED">
          <w:rPr>
            <w:rFonts w:cs="Times New Roman"/>
          </w:rPr>
          <w:delText xml:space="preserve"> </w:delText>
        </w:r>
      </w:del>
      <w:del w:id="385"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86" w:author="Gen-Chang Hsu" w:date="2024-08-23T20:39:00Z" w16du:dateUtc="2024-08-24T00:39:00Z">
        <w:r w:rsidRPr="005C029F" w:rsidDel="00DF26E3">
          <w:rPr>
            <w:rFonts w:cs="Times New Roman"/>
          </w:rPr>
          <w:delText xml:space="preserve">abiotic and biotic </w:delText>
        </w:r>
      </w:del>
      <w:del w:id="387" w:author="Gen-Chang Hsu" w:date="2024-08-23T23:57:00Z" w16du:dateUtc="2024-08-24T03:57:00Z">
        <w:r w:rsidRPr="005C029F" w:rsidDel="000F71E2">
          <w:rPr>
            <w:rFonts w:cs="Times New Roman"/>
          </w:rPr>
          <w:delText xml:space="preserve">factors </w:delText>
        </w:r>
      </w:del>
      <w:del w:id="388"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368"/>
      <w:r w:rsidR="000F71E2">
        <w:rPr>
          <w:rStyle w:val="CommentReference"/>
        </w:rPr>
        <w:commentReference w:id="368"/>
      </w:r>
      <w:del w:id="389" w:author="Gen-Chang Hsu" w:date="2024-08-23T23:51:00Z" w16du:dateUtc="2024-08-24T03:51:00Z">
        <w:r w:rsidRPr="005C029F" w:rsidDel="000F71E2">
          <w:rPr>
            <w:rFonts w:cs="Times New Roman"/>
          </w:rPr>
          <w:delText>Stable isotope analysis has been widely applied in</w:delText>
        </w:r>
      </w:del>
      <w:del w:id="390"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91" w:author="Gen-Chang Hsu" w:date="2024-08-23T23:51:00Z" w16du:dateUtc="2024-08-24T03:51:00Z">
        <w:r w:rsidRPr="005C029F" w:rsidDel="000F71E2">
          <w:rPr>
            <w:rFonts w:cs="Times New Roman"/>
          </w:rPr>
          <w:delText xml:space="preserve">trophic </w:delText>
        </w:r>
      </w:del>
      <w:del w:id="392" w:author="Gen-Chang Hsu" w:date="2024-08-23T21:26:00Z" w16du:dateUtc="2024-08-24T01:26:00Z">
        <w:r w:rsidRPr="005C029F" w:rsidDel="00070465">
          <w:rPr>
            <w:rFonts w:cs="Times New Roman"/>
          </w:rPr>
          <w:delText>interactions and</w:delText>
        </w:r>
      </w:del>
      <w:del w:id="393"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94" w:author="Gen-Chang Hsu" w:date="2024-08-19T22:36:00Z" w16du:dateUtc="2024-08-20T02:36:00Z">
        <w:r w:rsidRPr="005C029F" w:rsidDel="00B35271">
          <w:rPr>
            <w:rFonts w:cs="Times New Roman"/>
          </w:rPr>
          <w:delText xml:space="preserve"> </w:delText>
        </w:r>
      </w:del>
      <w:del w:id="395" w:author="Gen-Chang Hsu" w:date="2024-08-23T23:51:00Z" w16du:dateUtc="2024-08-24T03:51:00Z">
        <w:r w:rsidRPr="005C029F" w:rsidDel="000F71E2">
          <w:rPr>
            <w:rFonts w:cs="Times New Roman"/>
          </w:rPr>
          <w:delText xml:space="preserve">of different prey sources to </w:delText>
        </w:r>
      </w:del>
      <w:del w:id="396" w:author="Gen-Chang Hsu" w:date="2024-08-23T21:26:00Z" w16du:dateUtc="2024-08-24T01:26:00Z">
        <w:r w:rsidRPr="005C029F" w:rsidDel="00070465">
          <w:rPr>
            <w:rFonts w:cs="Times New Roman"/>
          </w:rPr>
          <w:delText>predators’</w:delText>
        </w:r>
      </w:del>
      <w:del w:id="397"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98"/>
      <w:del w:id="399" w:author="Gen-Chang Hsu" w:date="2024-08-23T21:27:00Z" w16du:dateUtc="2024-08-24T01:27:00Z">
        <w:r w:rsidRPr="005C029F" w:rsidDel="00070465">
          <w:rPr>
            <w:rFonts w:cs="Times New Roman"/>
          </w:rPr>
          <w:delText xml:space="preserve"> </w:delText>
        </w:r>
        <w:commentRangeEnd w:id="398"/>
        <w:r w:rsidR="00B35271" w:rsidDel="00070465">
          <w:rPr>
            <w:rStyle w:val="CommentReference"/>
          </w:rPr>
          <w:commentReference w:id="398"/>
        </w:r>
      </w:del>
      <w:del w:id="400"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401" w:author="Gen-Chang Hsu" w:date="2024-08-23T21:32:00Z" w16du:dateUtc="2024-08-24T01:32:00Z">
        <w:r w:rsidRPr="005C029F" w:rsidDel="00070465">
          <w:rPr>
            <w:rFonts w:cs="Times New Roman"/>
          </w:rPr>
          <w:delText>T</w:delText>
        </w:r>
      </w:del>
      <w:del w:id="402" w:author="Gen-Chang Hsu" w:date="2024-08-23T21:33:00Z" w16du:dateUtc="2024-08-24T01:33:00Z">
        <w:r w:rsidRPr="005C029F" w:rsidDel="00070465">
          <w:rPr>
            <w:rFonts w:cs="Times New Roman"/>
          </w:rPr>
          <w:delText xml:space="preserve">his </w:delText>
        </w:r>
      </w:del>
      <w:del w:id="403" w:author="Gen-Chang Hsu" w:date="2024-08-23T21:32:00Z" w16du:dateUtc="2024-08-24T01:32:00Z">
        <w:r w:rsidRPr="005C029F" w:rsidDel="00070465">
          <w:rPr>
            <w:rFonts w:cs="Times New Roman"/>
          </w:rPr>
          <w:delText xml:space="preserve">quantification </w:delText>
        </w:r>
      </w:del>
      <w:del w:id="404" w:author="Gen-Chang Hsu" w:date="2024-08-23T21:33:00Z" w16du:dateUtc="2024-08-24T01:33:00Z">
        <w:r w:rsidRPr="005C029F" w:rsidDel="00070465">
          <w:rPr>
            <w:rFonts w:cs="Times New Roman"/>
          </w:rPr>
          <w:delText xml:space="preserve">method </w:delText>
        </w:r>
      </w:del>
      <w:del w:id="405" w:author="Gen-Chang Hsu" w:date="2024-08-23T21:25:00Z" w16du:dateUtc="2024-08-24T01:25:00Z">
        <w:r w:rsidRPr="005C029F" w:rsidDel="00070465">
          <w:rPr>
            <w:rFonts w:cs="Times New Roman"/>
          </w:rPr>
          <w:delText>reflects</w:delText>
        </w:r>
      </w:del>
      <w:del w:id="406" w:author="Gen-Chang Hsu" w:date="2024-08-23T21:26:00Z" w16du:dateUtc="2024-08-24T01:26:00Z">
        <w:r w:rsidRPr="005C029F" w:rsidDel="00070465">
          <w:rPr>
            <w:rFonts w:cs="Times New Roman"/>
          </w:rPr>
          <w:delText xml:space="preserve"> accumulat</w:delText>
        </w:r>
      </w:del>
      <w:del w:id="407" w:author="Gen-Chang Hsu" w:date="2024-08-23T21:25:00Z" w16du:dateUtc="2024-08-24T01:25:00Z">
        <w:r w:rsidRPr="005C029F" w:rsidDel="00070465">
          <w:rPr>
            <w:rFonts w:cs="Times New Roman"/>
          </w:rPr>
          <w:delText>ed</w:delText>
        </w:r>
      </w:del>
      <w:del w:id="408" w:author="Gen-Chang Hsu" w:date="2024-08-23T21:36:00Z" w16du:dateUtc="2024-08-24T01:36:00Z">
        <w:r w:rsidRPr="005C029F" w:rsidDel="009D5427">
          <w:rPr>
            <w:rFonts w:cs="Times New Roman"/>
          </w:rPr>
          <w:delText xml:space="preserve"> </w:delText>
        </w:r>
      </w:del>
      <w:del w:id="409"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410"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411"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69BF2F1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12" w:author="Gen-Chang Hsu" w:date="2024-08-19T21:56:00Z" w16du:dateUtc="2024-08-20T01:56:00Z">
        <w:r w:rsidR="00C74707">
          <w:rPr>
            <w:rFonts w:cs="Times New Roman"/>
          </w:rPr>
          <w:t xml:space="preserve"> (Fig</w:t>
        </w:r>
      </w:ins>
      <w:ins w:id="413" w:author="Gen-Chang Hsu" w:date="2024-08-19T21:57:00Z" w16du:dateUtc="2024-08-20T01:57:00Z">
        <w:r w:rsidR="00C74707">
          <w:rPr>
            <w:rFonts w:cs="Times New Roman"/>
          </w:rPr>
          <w:t xml:space="preserve">. </w:t>
        </w:r>
      </w:ins>
      <w:ins w:id="414" w:author="Gen-Chang Hsu" w:date="2024-08-26T13:53:00Z" w16du:dateUtc="2024-08-26T17:53:00Z">
        <w:r w:rsidR="003513B3">
          <w:rPr>
            <w:rFonts w:cs="Times New Roman"/>
          </w:rPr>
          <w:t>Aa</w:t>
        </w:r>
      </w:ins>
      <w:ins w:id="415"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416"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commentRangeStart w:id="417"/>
      <w:r w:rsidR="006C1380">
        <w:rPr>
          <w:rFonts w:cs="Times New Roman"/>
        </w:rPr>
        <w:t>1.5</w:t>
      </w:r>
      <w:ins w:id="418" w:author="Gen-Chang Hsu" w:date="2024-08-27T15:01:00Z" w16du:dateUtc="2024-08-27T19:01:00Z">
        <w:r w:rsidR="004F5A85">
          <w:rPr>
            <w:rFonts w:cs="Times New Roman"/>
          </w:rPr>
          <w:t xml:space="preserve"> </w:t>
        </w:r>
      </w:ins>
      <w:r w:rsidR="006C1380">
        <w:rPr>
          <w:rFonts w:cs="Times New Roman"/>
        </w:rPr>
        <w:t>m</w:t>
      </w:r>
      <w:commentRangeEnd w:id="417"/>
      <w:r w:rsidR="006A3AD8">
        <w:rPr>
          <w:rStyle w:val="CommentReference"/>
        </w:rPr>
        <w:commentReference w:id="417"/>
      </w:r>
      <w:r w:rsidR="006C1380">
        <w:rPr>
          <w:rFonts w:cs="Times New Roman"/>
        </w:rPr>
        <w:t xml:space="preserve">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19"/>
      <w:r w:rsidRPr="005C029F">
        <w:rPr>
          <w:rFonts w:cs="Times New Roman"/>
        </w:rPr>
        <w:t>Samples</w:t>
      </w:r>
      <w:ins w:id="420" w:author="Gen-Chang Hsu" w:date="2024-08-19T22:05:00Z" w16du:dateUtc="2024-08-20T02:05:00Z">
        <w:r w:rsidR="00D4546C">
          <w:rPr>
            <w:rFonts w:cs="Times New Roman"/>
          </w:rPr>
          <w:t xml:space="preserve"> from the t</w:t>
        </w:r>
      </w:ins>
      <w:ins w:id="421" w:author="Gen-Chang Hsu" w:date="2024-08-19T22:06:00Z" w16du:dateUtc="2024-08-20T02:06:00Z">
        <w:r w:rsidR="00D4546C">
          <w:rPr>
            <w:rFonts w:cs="Times New Roman"/>
          </w:rPr>
          <w:t>wo transects were pooled</w:t>
        </w:r>
        <w:commentRangeEnd w:id="419"/>
        <w:r w:rsidR="00D4546C">
          <w:rPr>
            <w:rStyle w:val="CommentReference"/>
          </w:rPr>
          <w:commentReference w:id="419"/>
        </w:r>
        <w:r w:rsidR="00D4546C">
          <w:rPr>
            <w:rFonts w:cs="Times New Roman"/>
          </w:rPr>
          <w:t xml:space="preserve"> and </w:t>
        </w:r>
      </w:ins>
      <w:del w:id="42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23" w:author="Gen-Chang Hsu" w:date="2024-08-17T22:00:00Z" w16du:dateUtc="2024-08-18T02:00:00Z">
        <w:r w:rsidR="00D7290B">
          <w:rPr>
            <w:rFonts w:cs="Times New Roman"/>
          </w:rPr>
          <w:t xml:space="preserve"> </w:t>
        </w:r>
        <w:commentRangeStart w:id="424"/>
        <w:r w:rsidR="00D7290B">
          <w:rPr>
            <w:rFonts w:cs="Times New Roman"/>
          </w:rPr>
          <w:t>(note that the samples in year 2018 in this study were the same as those in</w:t>
        </w:r>
      </w:ins>
      <w:ins w:id="425" w:author="Gen-Chang Hsu" w:date="2024-08-17T22:02:00Z" w16du:dateUtc="2024-08-18T02:02:00Z">
        <w:r w:rsidR="00D7290B">
          <w:rPr>
            <w:rFonts w:cs="Times New Roman"/>
          </w:rPr>
          <w:t xml:space="preserve"> Hsu </w:t>
        </w:r>
        <w:r w:rsidR="00D7290B" w:rsidRPr="00D7290B">
          <w:rPr>
            <w:rFonts w:cs="Times New Roman"/>
            <w:i/>
            <w:iCs/>
            <w:rPrChange w:id="426" w:author="Gen-Chang Hsu" w:date="2024-08-17T22:03:00Z" w16du:dateUtc="2024-08-18T02:03:00Z">
              <w:rPr>
                <w:rFonts w:cs="Times New Roman"/>
              </w:rPr>
            </w:rPrChange>
          </w:rPr>
          <w:t>et al</w:t>
        </w:r>
        <w:r w:rsidR="00D7290B">
          <w:rPr>
            <w:rFonts w:cs="Times New Roman"/>
          </w:rPr>
          <w:t>. [2021]</w:t>
        </w:r>
      </w:ins>
      <w:ins w:id="427" w:author="Gen-Chang Hsu" w:date="2024-08-17T22:00:00Z" w16du:dateUtc="2024-08-18T02:00:00Z">
        <w:r w:rsidR="00D7290B">
          <w:rPr>
            <w:rFonts w:cs="Times New Roman"/>
          </w:rPr>
          <w:t>)</w:t>
        </w:r>
      </w:ins>
      <w:r w:rsidRPr="005C029F">
        <w:rPr>
          <w:rFonts w:cs="Times New Roman"/>
        </w:rPr>
        <w:t>.</w:t>
      </w:r>
      <w:commentRangeEnd w:id="424"/>
      <w:r w:rsidR="00D65284">
        <w:rPr>
          <w:rStyle w:val="CommentReference"/>
        </w:rPr>
        <w:commentReference w:id="42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lastRenderedPageBreak/>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w:t>
      </w:r>
      <w:r w:rsidRPr="005C029F">
        <w:rPr>
          <w:rFonts w:cs="Times New Roman"/>
        </w:rPr>
        <w:lastRenderedPageBreak/>
        <w:t xml:space="preserve">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5B2F68EC"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428"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429"/>
      <w:ins w:id="430" w:author="Gen-Chang Hsu" w:date="2024-08-21T14:53:00Z" w16du:dateUtc="2024-08-21T18:53:00Z">
        <w:r w:rsidR="006C5989">
          <w:rPr>
            <w:rFonts w:cs="Times New Roman"/>
          </w:rPr>
          <w:t xml:space="preserve">The Bayesian </w:t>
        </w:r>
      </w:ins>
      <w:ins w:id="431" w:author="Gen-Chang Hsu" w:date="2024-08-21T14:54:00Z" w16du:dateUtc="2024-08-21T18:54:00Z">
        <w:r w:rsidR="006C5989">
          <w:rPr>
            <w:rFonts w:cs="Times New Roman"/>
          </w:rPr>
          <w:t xml:space="preserve">framework allows for </w:t>
        </w:r>
      </w:ins>
      <w:ins w:id="432" w:author="Gen-Chang Hsu" w:date="2024-08-21T14:58:00Z" w16du:dateUtc="2024-08-21T18:58:00Z">
        <w:r w:rsidR="00982303">
          <w:rPr>
            <w:rFonts w:cs="Times New Roman"/>
          </w:rPr>
          <w:t xml:space="preserve">the </w:t>
        </w:r>
      </w:ins>
      <w:ins w:id="433" w:author="Gen-Chang Hsu" w:date="2024-08-21T14:54:00Z" w16du:dateUtc="2024-08-21T18:54:00Z">
        <w:r w:rsidR="006C5989" w:rsidRPr="009C4055">
          <w:rPr>
            <w:rFonts w:cs="Arial"/>
            <w:bCs/>
            <w:szCs w:val="24"/>
          </w:rPr>
          <w:t>incorporat</w:t>
        </w:r>
      </w:ins>
      <w:ins w:id="434" w:author="Gen-Chang Hsu" w:date="2024-08-21T14:58:00Z" w16du:dateUtc="2024-08-21T18:58:00Z">
        <w:r w:rsidR="00982303">
          <w:rPr>
            <w:rFonts w:cs="Arial"/>
            <w:bCs/>
            <w:szCs w:val="24"/>
          </w:rPr>
          <w:t>ion of</w:t>
        </w:r>
      </w:ins>
      <w:ins w:id="435" w:author="Gen-Chang Hsu" w:date="2024-08-21T14:54:00Z" w16du:dateUtc="2024-08-21T18:54:00Z">
        <w:r w:rsidR="006C5989" w:rsidRPr="009C4055">
          <w:rPr>
            <w:rFonts w:cs="Arial"/>
            <w:bCs/>
            <w:szCs w:val="24"/>
          </w:rPr>
          <w:t xml:space="preserve"> prior information </w:t>
        </w:r>
      </w:ins>
      <w:ins w:id="436" w:author="Gen-Chang Hsu" w:date="2024-08-21T14:58:00Z" w16du:dateUtc="2024-08-21T18:58:00Z">
        <w:r w:rsidR="00982303">
          <w:rPr>
            <w:rFonts w:cs="Arial"/>
            <w:bCs/>
            <w:szCs w:val="24"/>
          </w:rPr>
          <w:t>on</w:t>
        </w:r>
      </w:ins>
      <w:ins w:id="437" w:author="Gen-Chang Hsu" w:date="2024-08-21T14:54:00Z" w16du:dateUtc="2024-08-21T18:54:00Z">
        <w:r w:rsidR="006C5989" w:rsidRPr="009C4055">
          <w:rPr>
            <w:rFonts w:cs="Arial"/>
            <w:bCs/>
            <w:szCs w:val="24"/>
          </w:rPr>
          <w:t xml:space="preserve"> the diets of predators a</w:t>
        </w:r>
      </w:ins>
      <w:ins w:id="438" w:author="Gen-Chang Hsu" w:date="2024-08-21T14:59:00Z" w16du:dateUtc="2024-08-21T18:59:00Z">
        <w:r w:rsidR="00982303">
          <w:rPr>
            <w:rFonts w:cs="Arial"/>
            <w:bCs/>
            <w:szCs w:val="24"/>
          </w:rPr>
          <w:t>s well as</w:t>
        </w:r>
      </w:ins>
      <w:ins w:id="439" w:author="Gen-Chang Hsu" w:date="2024-08-21T14:54:00Z" w16du:dateUtc="2024-08-21T18:54:00Z">
        <w:r w:rsidR="006C5989" w:rsidRPr="009C4055">
          <w:rPr>
            <w:rFonts w:cs="Arial"/>
            <w:bCs/>
            <w:szCs w:val="24"/>
          </w:rPr>
          <w:t xml:space="preserve"> various sources of uncertainties in the diet estimation</w:t>
        </w:r>
      </w:ins>
      <w:ins w:id="44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44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442" w:author="Gen-Chang Hsu" w:date="2024-08-21T14:54:00Z" w16du:dateUtc="2024-08-21T18:54:00Z">
        <w:r w:rsidR="006C5989">
          <w:rPr>
            <w:rFonts w:cs="Times New Roman"/>
          </w:rPr>
          <w:t>.</w:t>
        </w:r>
      </w:ins>
      <w:commentRangeEnd w:id="429"/>
      <w:ins w:id="443" w:author="Gen-Chang Hsu" w:date="2024-08-21T15:05:00Z" w16du:dateUtc="2024-08-21T19:05:00Z">
        <w:r w:rsidR="00424421">
          <w:rPr>
            <w:rStyle w:val="CommentReference"/>
          </w:rPr>
          <w:commentReference w:id="429"/>
        </w:r>
      </w:ins>
      <w:ins w:id="44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44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446" w:author="Gen-Chang Hsu" w:date="2024-08-17T23:15:00Z" w16du:dateUtc="2024-08-18T03:15:00Z">
        <w:r w:rsidR="00D708D1">
          <w:rPr>
            <w:rFonts w:cs="Times New Roman"/>
          </w:rPr>
          <w:t xml:space="preserve"> (missing </w:t>
        </w:r>
      </w:ins>
      <w:ins w:id="447" w:author="Gen-Chang Hsu" w:date="2024-08-17T23:16:00Z" w16du:dateUtc="2024-08-18T03:16:00Z">
        <w:r w:rsidR="00D708D1">
          <w:rPr>
            <w:rFonts w:cs="Times New Roman"/>
          </w:rPr>
          <w:t xml:space="preserve">prey sources and </w:t>
        </w:r>
      </w:ins>
      <w:ins w:id="448" w:author="Gen-Chang Hsu" w:date="2024-08-17T23:17:00Z" w16du:dateUtc="2024-08-18T03:17:00Z">
        <w:r w:rsidR="00D708D1">
          <w:rPr>
            <w:rFonts w:cs="Times New Roman"/>
          </w:rPr>
          <w:t xml:space="preserve">low </w:t>
        </w:r>
      </w:ins>
      <w:ins w:id="449" w:author="Gen-Chang Hsu" w:date="2024-08-17T23:16:00Z" w16du:dateUtc="2024-08-18T03:16:00Z">
        <w:r w:rsidR="00D708D1">
          <w:rPr>
            <w:rFonts w:cs="Times New Roman"/>
          </w:rPr>
          <w:t>predator</w:t>
        </w:r>
      </w:ins>
      <w:ins w:id="450" w:author="Gen-Chang Hsu" w:date="2024-08-17T23:17:00Z" w16du:dateUtc="2024-08-18T03:17:00Z">
        <w:r w:rsidR="00D708D1">
          <w:rPr>
            <w:rFonts w:cs="Times New Roman"/>
          </w:rPr>
          <w:t xml:space="preserve"> numbers</w:t>
        </w:r>
      </w:ins>
      <w:ins w:id="451" w:author="Gen-Chang Hsu" w:date="2024-08-17T23:15:00Z" w16du:dateUtc="2024-08-18T03:15:00Z">
        <w:r w:rsidR="00D708D1">
          <w:rPr>
            <w:rFonts w:cs="Times New Roman"/>
          </w:rPr>
          <w:t>)</w:t>
        </w:r>
      </w:ins>
      <w:r w:rsidRPr="005C029F">
        <w:rPr>
          <w:rFonts w:cs="Times New Roman"/>
        </w:rPr>
        <w:t xml:space="preserve"> for </w:t>
      </w:r>
      <w:del w:id="452" w:author="Gen-Chang Hsu" w:date="2024-08-17T23:14:00Z" w16du:dateUtc="2024-08-18T03:14:00Z">
        <w:r w:rsidRPr="005C029F" w:rsidDel="00D708D1">
          <w:rPr>
            <w:rFonts w:cs="Times New Roman"/>
          </w:rPr>
          <w:delText xml:space="preserve">model </w:delText>
        </w:r>
      </w:del>
      <w:ins w:id="45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45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455" w:author="Gen-Chang Hsu" w:date="2024-08-21T15:00:00Z" w16du:dateUtc="2024-08-21T19:00:00Z">
        <w:r w:rsidR="00937B62">
          <w:rPr>
            <w:rFonts w:cs="Times New Roman"/>
          </w:rPr>
          <w:t xml:space="preserve"> (</w:t>
        </w:r>
        <w:commentRangeStart w:id="456"/>
        <w:r w:rsidR="00937B62">
          <w:rPr>
            <w:rFonts w:cs="Times New Roman"/>
          </w:rPr>
          <w:t xml:space="preserve">the C and N contents </w:t>
        </w:r>
      </w:ins>
      <w:ins w:id="457" w:author="Gen-Chang Hsu" w:date="2024-08-21T15:01:00Z" w16du:dateUtc="2024-08-21T19:01:00Z">
        <w:r w:rsidR="00937B62">
          <w:rPr>
            <w:rFonts w:cs="Times New Roman"/>
          </w:rPr>
          <w:t>of the isotope samples</w:t>
        </w:r>
      </w:ins>
      <w:commentRangeEnd w:id="456"/>
      <w:ins w:id="458" w:author="Gen-Chang Hsu" w:date="2024-08-21T15:05:00Z" w16du:dateUtc="2024-08-21T19:05:00Z">
        <w:r w:rsidR="00424421">
          <w:rPr>
            <w:rStyle w:val="CommentReference"/>
          </w:rPr>
          <w:commentReference w:id="456"/>
        </w:r>
      </w:ins>
      <w:ins w:id="459" w:author="Gen-Chang Hsu" w:date="2024-08-21T15:00:00Z" w16du:dateUtc="2024-08-21T19:00:00Z">
        <w:r w:rsidR="00937B62">
          <w:rPr>
            <w:rFonts w:cs="Times New Roman"/>
          </w:rPr>
          <w:t>)</w:t>
        </w:r>
      </w:ins>
      <w:r w:rsidRPr="005C029F">
        <w:rPr>
          <w:rFonts w:cs="Times New Roman"/>
        </w:rPr>
        <w:t xml:space="preserve"> as well as </w:t>
      </w:r>
      <w:r w:rsidRPr="005C029F">
        <w:rPr>
          <w:rFonts w:cs="Times New Roman"/>
        </w:rPr>
        <w:lastRenderedPageBreak/>
        <w:t xml:space="preserve">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460" w:author="Gen-Chang Hsu" w:date="2024-08-21T22:14:00Z" w16du:dateUtc="2024-08-22T02:14:00Z">
        <w:r w:rsidR="00753AD3">
          <w:rPr>
            <w:rFonts w:cs="Times New Roman"/>
          </w:rPr>
          <w:t xml:space="preserve"> </w:t>
        </w:r>
        <w:commentRangeStart w:id="461"/>
        <w:r w:rsidR="00753AD3">
          <w:rPr>
            <w:rFonts w:cs="Times New Roman"/>
          </w:rPr>
          <w:t>(</w:t>
        </w:r>
      </w:ins>
      <w:ins w:id="462" w:author="Gen-Chang Hsu" w:date="2024-08-21T22:15:00Z" w16du:dateUtc="2024-08-22T02:15:00Z">
        <w:r w:rsidR="00753AD3">
          <w:rPr>
            <w:rFonts w:cs="Times New Roman"/>
          </w:rPr>
          <w:t xml:space="preserve">Stock </w:t>
        </w:r>
        <w:r w:rsidR="00753AD3" w:rsidRPr="00753AD3">
          <w:rPr>
            <w:rFonts w:cs="Times New Roman"/>
            <w:i/>
            <w:iCs/>
            <w:rPrChange w:id="463" w:author="Gen-Chang Hsu" w:date="2024-08-21T22:15:00Z" w16du:dateUtc="2024-08-22T02:15:00Z">
              <w:rPr>
                <w:rFonts w:cs="Times New Roman"/>
              </w:rPr>
            </w:rPrChange>
          </w:rPr>
          <w:t>et al</w:t>
        </w:r>
        <w:r w:rsidR="00753AD3">
          <w:rPr>
            <w:rFonts w:cs="Times New Roman"/>
          </w:rPr>
          <w:t>., 2018</w:t>
        </w:r>
      </w:ins>
      <w:ins w:id="464" w:author="Gen-Chang Hsu" w:date="2024-08-21T22:14:00Z" w16du:dateUtc="2024-08-22T02:14:00Z">
        <w:r w:rsidR="00753AD3">
          <w:rPr>
            <w:rFonts w:cs="Times New Roman"/>
          </w:rPr>
          <w:t>)</w:t>
        </w:r>
      </w:ins>
      <w:commentRangeEnd w:id="461"/>
      <w:ins w:id="465" w:author="Gen-Chang Hsu" w:date="2024-08-21T22:16:00Z" w16du:dateUtc="2024-08-22T02:16:00Z">
        <w:r w:rsidR="00753AD3">
          <w:rPr>
            <w:rStyle w:val="CommentReference"/>
          </w:rPr>
          <w:commentReference w:id="461"/>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466" w:author="Gen-Chang Hsu" w:date="2024-08-21T21:57:00Z" w16du:dateUtc="2024-08-22T01:57:00Z">
        <w:r w:rsidR="00C95804">
          <w:rPr>
            <w:rFonts w:cs="Times New Roman"/>
          </w:rPr>
          <w:t xml:space="preserve"> </w:t>
        </w:r>
        <w:commentRangeStart w:id="467"/>
        <w:r w:rsidR="00C95804">
          <w:rPr>
            <w:rFonts w:cs="Times New Roman"/>
          </w:rPr>
          <w:t>(Gelman and Rubin, 1992)</w:t>
        </w:r>
      </w:ins>
      <w:commentRangeEnd w:id="467"/>
      <w:ins w:id="468" w:author="Gen-Chang Hsu" w:date="2024-08-21T21:59:00Z" w16du:dateUtc="2024-08-22T01:59:00Z">
        <w:r w:rsidR="00C95804">
          <w:rPr>
            <w:rStyle w:val="CommentReference"/>
          </w:rPr>
          <w:commentReference w:id="467"/>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469"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470" w:name="_Hlk174826436"/>
      <w:r w:rsidRPr="005C029F">
        <w:rPr>
          <w:rFonts w:cs="Times New Roman"/>
        </w:rPr>
        <w:t>within a 1-km radius circular buffer surrounding the farm</w:t>
      </w:r>
      <w:bookmarkEnd w:id="470"/>
      <w:r w:rsidRPr="005C029F">
        <w:rPr>
          <w:rFonts w:cs="Times New Roman"/>
        </w:rPr>
        <w:t xml:space="preserve"> and computing the fraction of these areas in the buffer zone</w:t>
      </w:r>
      <w:ins w:id="471" w:author="Gen-Chang Hsu" w:date="2024-08-17T22:48:00Z" w16du:dateUtc="2024-08-18T02:48:00Z">
        <w:r w:rsidR="00F16079">
          <w:rPr>
            <w:rFonts w:cs="Times New Roman"/>
          </w:rPr>
          <w:t xml:space="preserve"> (Table S</w:t>
        </w:r>
      </w:ins>
      <w:ins w:id="472" w:author="Gen-Chang Hsu" w:date="2024-08-26T09:38:00Z" w16du:dateUtc="2024-08-26T13:38:00Z">
        <w:r w:rsidR="00B243C1">
          <w:rPr>
            <w:rFonts w:cs="Times New Roman"/>
          </w:rPr>
          <w:t>A</w:t>
        </w:r>
      </w:ins>
      <w:ins w:id="473"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 xml:space="preserve">The 1-km radius was based on previous </w:t>
      </w:r>
      <w:r w:rsidR="002C546D">
        <w:rPr>
          <w:rFonts w:cs="Times New Roman"/>
        </w:rPr>
        <w:lastRenderedPageBreak/>
        <w:t>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474"/>
      <w:ins w:id="475" w:author="Gen-Chang Hsu" w:date="2024-08-25T20:25:00Z" w16du:dateUtc="2024-08-26T00:25:00Z">
        <w:r w:rsidR="009F4916">
          <w:rPr>
            <w:rFonts w:cs="Times New Roman"/>
          </w:rPr>
          <w:t>Ad</w:t>
        </w:r>
      </w:ins>
      <w:ins w:id="476" w:author="Gen-Chang Hsu" w:date="2024-08-25T20:26:00Z" w16du:dateUtc="2024-08-26T00:26:00Z">
        <w:r w:rsidR="009F4916">
          <w:rPr>
            <w:rFonts w:cs="Times New Roman"/>
          </w:rPr>
          <w:t>d</w:t>
        </w:r>
      </w:ins>
      <w:ins w:id="477" w:author="Gen-Chang Hsu" w:date="2024-08-25T20:25:00Z" w16du:dateUtc="2024-08-26T00:25:00Z">
        <w:r w:rsidR="009F4916">
          <w:rPr>
            <w:rFonts w:cs="Times New Roman"/>
          </w:rPr>
          <w:t xml:space="preserve">itionally, </w:t>
        </w:r>
      </w:ins>
      <w:ins w:id="478" w:author="Gen-Chang Hsu" w:date="2024-08-25T20:26:00Z" w16du:dateUtc="2024-08-26T00:26:00Z">
        <w:r w:rsidR="009F4916">
          <w:rPr>
            <w:rFonts w:cs="Times New Roman"/>
          </w:rPr>
          <w:t>we</w:t>
        </w:r>
      </w:ins>
      <w:ins w:id="479" w:author="Gen-Chang Hsu" w:date="2024-08-25T20:24:00Z" w16du:dateUtc="2024-08-26T00:24:00Z">
        <w:r w:rsidR="009F4916">
          <w:rPr>
            <w:rFonts w:cs="Times New Roman"/>
          </w:rPr>
          <w:t xml:space="preserve"> </w:t>
        </w:r>
      </w:ins>
      <w:ins w:id="480" w:author="Gen-Chang Hsu" w:date="2024-08-25T20:25:00Z" w16du:dateUtc="2024-08-26T00:25:00Z">
        <w:r w:rsidR="009F4916">
          <w:rPr>
            <w:rFonts w:cs="Times New Roman"/>
          </w:rPr>
          <w:t xml:space="preserve">fit GLMMS </w:t>
        </w:r>
      </w:ins>
      <w:ins w:id="481" w:author="Gen-Chang Hsu" w:date="2024-08-25T20:26:00Z" w16du:dateUtc="2024-08-26T00:26:00Z">
        <w:r w:rsidR="009F4916">
          <w:rPr>
            <w:rFonts w:cs="Times New Roman"/>
          </w:rPr>
          <w:t>with</w:t>
        </w:r>
      </w:ins>
      <w:ins w:id="482" w:author="Gen-Chang Hsu" w:date="2024-08-25T23:34:00Z" w16du:dateUtc="2024-08-26T03:34:00Z">
        <w:r w:rsidR="00A83AD2">
          <w:rPr>
            <w:rFonts w:cs="Times New Roman"/>
          </w:rPr>
          <w:t xml:space="preserve"> a negative binomial distribution and a log link function with</w:t>
        </w:r>
      </w:ins>
      <w:ins w:id="483" w:author="Gen-Chang Hsu" w:date="2024-08-25T20:25:00Z" w16du:dateUtc="2024-08-26T00:25:00Z">
        <w:r w:rsidR="009F4916">
          <w:rPr>
            <w:rFonts w:cs="Times New Roman"/>
          </w:rPr>
          <w:t xml:space="preserve"> the </w:t>
        </w:r>
      </w:ins>
      <w:ins w:id="484" w:author="Gen-Chang Hsu" w:date="2024-08-25T20:26:00Z" w16du:dateUtc="2024-08-26T00:26:00Z">
        <w:r w:rsidR="009F4916">
          <w:rPr>
            <w:rFonts w:cs="Times New Roman"/>
          </w:rPr>
          <w:t>aforementioned</w:t>
        </w:r>
      </w:ins>
      <w:ins w:id="485" w:author="Gen-Chang Hsu" w:date="2024-08-25T20:25:00Z" w16du:dateUtc="2024-08-26T00:25:00Z">
        <w:r w:rsidR="009F4916">
          <w:rPr>
            <w:rFonts w:cs="Times New Roman"/>
          </w:rPr>
          <w:t xml:space="preserve"> model structure</w:t>
        </w:r>
      </w:ins>
      <w:ins w:id="486" w:author="Gen-Chang Hsu" w:date="2024-08-25T20:26:00Z" w16du:dateUtc="2024-08-26T00:26:00Z">
        <w:r w:rsidR="009F4916">
          <w:rPr>
            <w:rFonts w:cs="Times New Roman"/>
          </w:rPr>
          <w:t xml:space="preserve"> to examine the predator and rice herbivore abundance (</w:t>
        </w:r>
      </w:ins>
      <w:ins w:id="487" w:author="Gen-Chang Hsu" w:date="2024-08-25T20:27:00Z" w16du:dateUtc="2024-08-26T00:27:00Z">
        <w:r w:rsidR="009F4916">
          <w:rPr>
            <w:rFonts w:cs="Times New Roman"/>
          </w:rPr>
          <w:t xml:space="preserve">i.e., </w:t>
        </w:r>
      </w:ins>
      <w:ins w:id="488" w:author="Gen-Chang Hsu" w:date="2024-08-25T20:26:00Z" w16du:dateUtc="2024-08-26T00:26:00Z">
        <w:r w:rsidR="009F4916">
          <w:rPr>
            <w:rFonts w:cs="Times New Roman"/>
          </w:rPr>
          <w:t xml:space="preserve">the number of individuals in the </w:t>
        </w:r>
      </w:ins>
      <w:ins w:id="489" w:author="Gen-Chang Hsu" w:date="2024-08-25T20:27:00Z" w16du:dateUtc="2024-08-26T00:27:00Z">
        <w:r w:rsidR="009F4916">
          <w:rPr>
            <w:rFonts w:cs="Times New Roman"/>
          </w:rPr>
          <w:t>sweep net samples</w:t>
        </w:r>
      </w:ins>
      <w:ins w:id="490" w:author="Gen-Chang Hsu" w:date="2024-08-25T20:26:00Z" w16du:dateUtc="2024-08-26T00:26:00Z">
        <w:r w:rsidR="009F4916">
          <w:rPr>
            <w:rFonts w:cs="Times New Roman"/>
          </w:rPr>
          <w:t>) in the field.</w:t>
        </w:r>
      </w:ins>
      <w:ins w:id="491" w:author="Gen-Chang Hsu" w:date="2024-08-25T20:25:00Z" w16du:dateUtc="2024-08-26T00:25:00Z">
        <w:r w:rsidR="009F4916">
          <w:rPr>
            <w:rFonts w:cs="Times New Roman"/>
          </w:rPr>
          <w:t xml:space="preserve"> </w:t>
        </w:r>
      </w:ins>
      <w:ins w:id="492" w:author="Gen-Chang Hsu" w:date="2024-08-25T20:27:00Z" w16du:dateUtc="2024-08-26T00:27:00Z">
        <w:r w:rsidR="006C5253">
          <w:rPr>
            <w:rFonts w:cs="Times New Roman"/>
          </w:rPr>
          <w:t xml:space="preserve"> </w:t>
        </w:r>
      </w:ins>
      <w:commentRangeEnd w:id="474"/>
      <w:ins w:id="493" w:author="Gen-Chang Hsu" w:date="2024-08-25T23:33:00Z" w16du:dateUtc="2024-08-26T03:33:00Z">
        <w:r w:rsidR="00CB3557">
          <w:rPr>
            <w:rStyle w:val="CommentReference"/>
          </w:rPr>
          <w:commentReference w:id="474"/>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94"/>
      <w:r w:rsidRPr="000D37B3">
        <w:rPr>
          <w:rFonts w:cs="Times New Roman"/>
          <w:i/>
        </w:rPr>
        <w:t xml:space="preserve">Replication </w:t>
      </w:r>
      <w:r w:rsidRPr="000D37B3">
        <w:rPr>
          <w:rFonts w:cs="Times New Roman" w:hint="eastAsia"/>
          <w:i/>
        </w:rPr>
        <w:t>s</w:t>
      </w:r>
      <w:r w:rsidRPr="000D37B3">
        <w:rPr>
          <w:rFonts w:cs="Times New Roman"/>
          <w:i/>
        </w:rPr>
        <w:t>tatement</w:t>
      </w:r>
      <w:commentRangeEnd w:id="494"/>
      <w:r w:rsidR="00AB5486">
        <w:rPr>
          <w:rStyle w:val="CommentReference"/>
        </w:rPr>
        <w:commentReference w:id="494"/>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95"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496" w:author="Gen-Chang Hsu" w:date="2024-08-19T14:17:00Z" w16du:dateUtc="2024-08-19T18:17:00Z">
              <w:r w:rsidR="00277482">
                <w:rPr>
                  <w:rFonts w:ascii="Times New Roman" w:hAnsi="Times New Roman" w:cs="Times New Roman"/>
                  <w:sz w:val="22"/>
                </w:rPr>
                <w:t xml:space="preserve"> and mixing model</w:t>
              </w:r>
            </w:ins>
            <w:ins w:id="497" w:author="Gen-Chang Hsu" w:date="2024-08-19T14:19:00Z" w16du:dateUtc="2024-08-19T18:19:00Z">
              <w:r w:rsidR="00277482">
                <w:rPr>
                  <w:rFonts w:ascii="Times New Roman" w:hAnsi="Times New Roman" w:cs="Times New Roman"/>
                  <w:sz w:val="22"/>
                </w:rPr>
                <w:t xml:space="preserve"> </w:t>
              </w:r>
            </w:ins>
            <w:ins w:id="498" w:author="Gen-Chang Hsu" w:date="2024-08-19T14:20:00Z" w16du:dateUtc="2024-08-19T18:20:00Z">
              <w:r w:rsidR="00277482">
                <w:rPr>
                  <w:rFonts w:ascii="Times New Roman" w:hAnsi="Times New Roman" w:cs="Times New Roman"/>
                  <w:sz w:val="22"/>
                </w:rPr>
                <w:t xml:space="preserve">analysis </w:t>
              </w:r>
            </w:ins>
            <w:ins w:id="499" w:author="Gen-Chang Hsu" w:date="2024-08-19T14:19:00Z" w16du:dateUtc="2024-08-19T18:19:00Z">
              <w:r w:rsidR="00277482">
                <w:rPr>
                  <w:rFonts w:ascii="Times New Roman" w:hAnsi="Times New Roman" w:cs="Times New Roman"/>
                  <w:sz w:val="22"/>
                </w:rPr>
                <w:t>for predators’ diet composition</w:t>
              </w:r>
            </w:ins>
            <w:ins w:id="500" w:author="Gen-Chang Hsu" w:date="2024-08-19T14:20:00Z" w16du:dateUtc="2024-08-19T18:20:00Z">
              <w:r w:rsidR="00277482">
                <w:rPr>
                  <w:rFonts w:ascii="Times New Roman" w:hAnsi="Times New Roman" w:cs="Times New Roman"/>
                  <w:sz w:val="22"/>
                </w:rPr>
                <w:t>s</w:t>
              </w:r>
            </w:ins>
            <w:del w:id="501"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502"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503"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504"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505"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506"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507"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508" w:author="Gen-Chang Hsu" w:date="2024-08-19T14:24:00Z" w16du:dateUtc="2024-08-19T18:24:00Z">
              <w:r>
                <w:rPr>
                  <w:rFonts w:ascii="Times New Roman" w:hAnsi="Times New Roman" w:cs="Times New Roman"/>
                  <w:sz w:val="22"/>
                </w:rPr>
                <w:t>Patterns of p</w:t>
              </w:r>
            </w:ins>
            <w:ins w:id="509" w:author="Gen-Chang Hsu" w:date="2024-08-19T14:22:00Z" w16du:dateUtc="2024-08-19T18:22:00Z">
              <w:r w:rsidR="008303F6">
                <w:rPr>
                  <w:rFonts w:ascii="Times New Roman" w:hAnsi="Times New Roman" w:cs="Times New Roman"/>
                  <w:sz w:val="22"/>
                </w:rPr>
                <w:t>est consumption by predators in rice agro</w:t>
              </w:r>
            </w:ins>
            <w:ins w:id="510" w:author="Gen-Chang Hsu" w:date="2024-08-25T23:35:00Z" w16du:dateUtc="2024-08-26T03:35:00Z">
              <w:r w:rsidR="00C07D6C">
                <w:rPr>
                  <w:rFonts w:ascii="Times New Roman" w:hAnsi="Times New Roman" w:cs="Times New Roman"/>
                  <w:sz w:val="22"/>
                </w:rPr>
                <w:t>-</w:t>
              </w:r>
            </w:ins>
            <w:ins w:id="511" w:author="Gen-Chang Hsu" w:date="2024-08-19T14:22:00Z" w16du:dateUtc="2024-08-19T18:22:00Z">
              <w:r w:rsidR="008303F6">
                <w:rPr>
                  <w:rFonts w:ascii="Times New Roman" w:hAnsi="Times New Roman" w:cs="Times New Roman"/>
                  <w:sz w:val="22"/>
                </w:rPr>
                <w:t>ecosystems</w:t>
              </w:r>
            </w:ins>
            <w:del w:id="512"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513" w:author="Gen-Chang Hsu" w:date="2024-08-19T14:24:00Z" w16du:dateUtc="2024-08-19T18:24:00Z">
              <w:r>
                <w:rPr>
                  <w:rFonts w:ascii="Times New Roman" w:hAnsi="Times New Roman" w:cs="Times New Roman"/>
                  <w:sz w:val="22"/>
                </w:rPr>
                <w:t>P</w:t>
              </w:r>
            </w:ins>
            <w:ins w:id="514" w:author="Gen-Chang Hsu" w:date="2024-08-19T14:23:00Z" w16du:dateUtc="2024-08-19T18:23:00Z">
              <w:r>
                <w:rPr>
                  <w:rFonts w:ascii="Times New Roman" w:hAnsi="Times New Roman" w:cs="Times New Roman"/>
                  <w:sz w:val="22"/>
                </w:rPr>
                <w:t>roportion</w:t>
              </w:r>
            </w:ins>
            <w:ins w:id="515" w:author="Gen-Chang Hsu" w:date="2024-08-19T14:24:00Z" w16du:dateUtc="2024-08-19T18:24:00Z">
              <w:r>
                <w:rPr>
                  <w:rFonts w:ascii="Times New Roman" w:hAnsi="Times New Roman" w:cs="Times New Roman"/>
                  <w:sz w:val="22"/>
                </w:rPr>
                <w:t xml:space="preserve"> of rice pests in predators’ diet</w:t>
              </w:r>
            </w:ins>
            <w:ins w:id="516" w:author="Gen-Chang Hsu" w:date="2024-08-19T14:23:00Z" w16du:dateUtc="2024-08-19T18:23:00Z">
              <w:r>
                <w:rPr>
                  <w:rFonts w:ascii="Times New Roman" w:hAnsi="Times New Roman" w:cs="Times New Roman"/>
                  <w:sz w:val="22"/>
                </w:rPr>
                <w:t xml:space="preserve"> at each ri</w:t>
              </w:r>
            </w:ins>
            <w:ins w:id="517" w:author="Gen-Chang Hsu" w:date="2024-08-19T14:24:00Z" w16du:dateUtc="2024-08-19T18:24:00Z">
              <w:r>
                <w:rPr>
                  <w:rFonts w:ascii="Times New Roman" w:hAnsi="Times New Roman" w:cs="Times New Roman"/>
                  <w:sz w:val="22"/>
                </w:rPr>
                <w:t>ce stage in organic and conventional farms over three study years</w:t>
              </w:r>
            </w:ins>
            <w:del w:id="518"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519" w:author="Gen-Chang Hsu" w:date="2024-08-19T14:21:00Z" w16du:dateUtc="2024-08-19T18:21:00Z">
              <w:r>
                <w:rPr>
                  <w:rFonts w:ascii="Times New Roman" w:hAnsi="Times New Roman" w:cs="Times New Roman"/>
                  <w:sz w:val="22"/>
                </w:rPr>
                <w:t>3 rice stages × 14 farms × 3 study years</w:t>
              </w:r>
            </w:ins>
            <w:del w:id="520"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lastRenderedPageBreak/>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521" w:author="Gen-Chang Hsu" w:date="2024-08-25T20:33:00Z" w16du:dateUtc="2024-08-26T00:33:00Z">
        <w:r w:rsidR="0075741F">
          <w:rPr>
            <w:rFonts w:cs="Times New Roman"/>
          </w:rPr>
          <w:t xml:space="preserve">the </w:t>
        </w:r>
      </w:ins>
      <w:del w:id="522"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w:t>
      </w:r>
      <w:r w:rsidRPr="005C029F">
        <w:rPr>
          <w:rFonts w:cs="Times New Roman"/>
        </w:rPr>
        <w:lastRenderedPageBreak/>
        <w:t xml:space="preserve">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523"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524"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525"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526"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527" w:author="Gen-Chang Hsu" w:date="2024-08-25T20:37:00Z" w16du:dateUtc="2024-08-26T00:37:00Z">
        <w:r w:rsidR="00636B66">
          <w:rPr>
            <w:rFonts w:cs="Times New Roman"/>
          </w:rPr>
          <w:t>compared to</w:t>
        </w:r>
      </w:ins>
      <w:del w:id="528"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529"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530" w:author="Gen-Chang Hsu" w:date="2024-08-25T20:38:00Z" w16du:dateUtc="2024-08-26T00:38:00Z">
        <w:r>
          <w:rPr>
            <w:rFonts w:cs="Times New Roman"/>
          </w:rPr>
          <w:tab/>
        </w:r>
        <w:commentRangeStart w:id="531"/>
        <w:r w:rsidR="001101E1">
          <w:rPr>
            <w:rFonts w:cs="Times New Roman"/>
          </w:rPr>
          <w:t xml:space="preserve">Predator abundance (both spiders and ladybeetles) </w:t>
        </w:r>
        <w:r w:rsidR="001101E1" w:rsidRPr="00B23F85">
          <w:rPr>
            <w:rFonts w:cs="Arial"/>
            <w:szCs w:val="24"/>
          </w:rPr>
          <w:t xml:space="preserve">varied among years </w:t>
        </w:r>
      </w:ins>
      <w:ins w:id="532" w:author="Gen-Chang Hsu" w:date="2024-08-25T20:40:00Z" w16du:dateUtc="2024-08-26T00:40:00Z">
        <w:r w:rsidR="007D5B73">
          <w:rPr>
            <w:rFonts w:cs="Arial"/>
            <w:szCs w:val="24"/>
          </w:rPr>
          <w:t>(</w:t>
        </w:r>
      </w:ins>
      <w:ins w:id="533"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534" w:author="Gen-Chang Hsu" w:date="2024-08-25T20:40:00Z" w16du:dateUtc="2024-08-26T00:40:00Z">
        <w:r w:rsidR="001101E1">
          <w:rPr>
            <w:rFonts w:cs="Times New Roman"/>
          </w:rPr>
          <w:t>&lt; 0.001</w:t>
        </w:r>
      </w:ins>
      <w:ins w:id="535" w:author="Gen-Chang Hsu" w:date="2024-08-25T20:38:00Z" w16du:dateUtc="2024-08-26T00:38:00Z">
        <w:r w:rsidR="001101E1" w:rsidRPr="00B23F85">
          <w:rPr>
            <w:rFonts w:cs="Arial"/>
            <w:szCs w:val="24"/>
          </w:rPr>
          <w:t xml:space="preserve">) </w:t>
        </w:r>
      </w:ins>
      <w:ins w:id="536" w:author="Gen-Chang Hsu" w:date="2024-08-25T20:40:00Z" w16du:dateUtc="2024-08-26T00:40:00Z">
        <w:r w:rsidR="007D5B73">
          <w:rPr>
            <w:rFonts w:cs="Arial"/>
            <w:szCs w:val="24"/>
          </w:rPr>
          <w:t xml:space="preserve">and </w:t>
        </w:r>
      </w:ins>
      <w:ins w:id="537" w:author="Gen-Chang Hsu" w:date="2024-08-25T20:38:00Z" w16du:dateUtc="2024-08-26T00:38:00Z">
        <w:r w:rsidR="001101E1" w:rsidRPr="00B23F85">
          <w:rPr>
            <w:rFonts w:cs="Arial"/>
            <w:szCs w:val="24"/>
          </w:rPr>
          <w:t>crop stages</w:t>
        </w:r>
      </w:ins>
      <w:ins w:id="538"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539" w:author="Gen-Chang Hsu" w:date="2024-08-25T20:38:00Z" w16du:dateUtc="2024-08-26T00:38:00Z">
        <w:r w:rsidR="001101E1" w:rsidRPr="00B23F85">
          <w:rPr>
            <w:rFonts w:cs="Arial"/>
            <w:szCs w:val="24"/>
          </w:rPr>
          <w:t xml:space="preserve"> but did not differ between farm</w:t>
        </w:r>
      </w:ins>
      <w:ins w:id="540" w:author="Gen-Chang Hsu" w:date="2024-08-25T20:43:00Z" w16du:dateUtc="2024-08-26T00:43:00Z">
        <w:r w:rsidR="00454527">
          <w:rPr>
            <w:rFonts w:cs="Arial"/>
            <w:szCs w:val="24"/>
          </w:rPr>
          <w:t xml:space="preserve"> types</w:t>
        </w:r>
      </w:ins>
      <w:ins w:id="541"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lastRenderedPageBreak/>
          <w:t>= 0.94</w:t>
        </w:r>
        <w:r w:rsidR="007D5B73">
          <w:rPr>
            <w:rFonts w:cs="Arial"/>
            <w:szCs w:val="24"/>
          </w:rPr>
          <w:t>) (Table S</w:t>
        </w:r>
      </w:ins>
      <w:ins w:id="542" w:author="Gen-Chang Hsu" w:date="2024-08-26T09:39:00Z" w16du:dateUtc="2024-08-26T13:39:00Z">
        <w:r w:rsidR="00133088">
          <w:rPr>
            <w:rFonts w:cs="Arial"/>
            <w:szCs w:val="24"/>
          </w:rPr>
          <w:t>B</w:t>
        </w:r>
      </w:ins>
      <w:ins w:id="543" w:author="Gen-Chang Hsu" w:date="2024-08-26T09:40:00Z" w16du:dateUtc="2024-08-26T13:40:00Z">
        <w:r w:rsidR="002978A1" w:rsidRPr="002978A1">
          <w:rPr>
            <w:rFonts w:cs="Arial"/>
            <w:szCs w:val="24"/>
          </w:rPr>
          <w:t>–</w:t>
        </w:r>
      </w:ins>
      <w:ins w:id="544" w:author="Gen-Chang Hsu" w:date="2024-08-26T09:39:00Z" w16du:dateUtc="2024-08-26T13:39:00Z">
        <w:r w:rsidR="002978A1">
          <w:rPr>
            <w:rFonts w:cs="Arial"/>
            <w:szCs w:val="24"/>
          </w:rPr>
          <w:t>D</w:t>
        </w:r>
      </w:ins>
      <w:ins w:id="545" w:author="Gen-Chang Hsu" w:date="2024-08-25T20:41:00Z" w16du:dateUtc="2024-08-26T00:41:00Z">
        <w:r w:rsidR="007D5B73">
          <w:rPr>
            <w:rFonts w:cs="Arial"/>
            <w:szCs w:val="24"/>
          </w:rPr>
          <w:t>)</w:t>
        </w:r>
      </w:ins>
      <w:ins w:id="546" w:author="Gen-Chang Hsu" w:date="2024-08-25T20:38:00Z" w16du:dateUtc="2024-08-26T00:38:00Z">
        <w:r w:rsidR="001101E1" w:rsidRPr="00B23F85">
          <w:rPr>
            <w:rFonts w:cs="Arial"/>
            <w:szCs w:val="24"/>
          </w:rPr>
          <w:t>.</w:t>
        </w:r>
      </w:ins>
      <w:ins w:id="547" w:author="Gen-Chang Hsu" w:date="2024-08-25T20:41:00Z" w16du:dateUtc="2024-08-26T00:41:00Z">
        <w:r w:rsidR="00AB1539">
          <w:rPr>
            <w:rFonts w:cs="Arial"/>
            <w:szCs w:val="24"/>
          </w:rPr>
          <w:t xml:space="preserve"> Rice herbivore abundance </w:t>
        </w:r>
      </w:ins>
      <w:ins w:id="548"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49" w:author="Gen-Chang Hsu" w:date="2024-08-25T20:43:00Z" w16du:dateUtc="2024-08-26T00:43:00Z">
        <w:r w:rsidR="00454527">
          <w:rPr>
            <w:rFonts w:cs="Times New Roman"/>
            <w:szCs w:val="28"/>
          </w:rPr>
          <w:t>30</w:t>
        </w:r>
      </w:ins>
      <w:ins w:id="550"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551" w:author="Gen-Chang Hsu" w:date="2024-08-25T20:43:00Z" w16du:dateUtc="2024-08-26T00:43:00Z">
        <w:r w:rsidR="00454527">
          <w:rPr>
            <w:rFonts w:cs="Arial"/>
            <w:szCs w:val="24"/>
          </w:rPr>
          <w:t>but did not vary among</w:t>
        </w:r>
      </w:ins>
      <w:ins w:id="552"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3" w:author="Gen-Chang Hsu" w:date="2024-08-25T20:43:00Z" w16du:dateUtc="2024-08-26T00:43:00Z">
        <w:r w:rsidR="00454527">
          <w:rPr>
            <w:rFonts w:cs="Times New Roman"/>
            <w:szCs w:val="28"/>
          </w:rPr>
          <w:t>1.0</w:t>
        </w:r>
      </w:ins>
      <w:ins w:id="554"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555" w:author="Gen-Chang Hsu" w:date="2024-08-25T20:43:00Z" w16du:dateUtc="2024-08-26T00:43:00Z">
        <w:r w:rsidR="00454527">
          <w:rPr>
            <w:rFonts w:cs="Times New Roman"/>
          </w:rPr>
          <w:t>= 0.60</w:t>
        </w:r>
      </w:ins>
      <w:ins w:id="556" w:author="Gen-Chang Hsu" w:date="2024-08-25T20:42:00Z" w16du:dateUtc="2024-08-26T00:42:00Z">
        <w:r w:rsidR="00454527">
          <w:rPr>
            <w:rFonts w:cs="Arial"/>
            <w:szCs w:val="24"/>
          </w:rPr>
          <w:t>)</w:t>
        </w:r>
        <w:r w:rsidR="00454527" w:rsidRPr="00B23F85">
          <w:rPr>
            <w:rFonts w:cs="Arial"/>
            <w:szCs w:val="24"/>
          </w:rPr>
          <w:t xml:space="preserve"> </w:t>
        </w:r>
      </w:ins>
      <w:ins w:id="557" w:author="Gen-Chang Hsu" w:date="2024-08-25T20:43:00Z" w16du:dateUtc="2024-08-26T00:43:00Z">
        <w:r w:rsidR="00454527">
          <w:rPr>
            <w:rFonts w:cs="Arial"/>
            <w:szCs w:val="24"/>
          </w:rPr>
          <w:t xml:space="preserve">or </w:t>
        </w:r>
      </w:ins>
      <w:ins w:id="558" w:author="Gen-Chang Hsu" w:date="2024-08-25T20:42:00Z" w16du:dateUtc="2024-08-26T00:42:00Z">
        <w:r w:rsidR="00454527" w:rsidRPr="00B23F85">
          <w:rPr>
            <w:rFonts w:cs="Arial"/>
            <w:szCs w:val="24"/>
          </w:rPr>
          <w:t>differ between farm</w:t>
        </w:r>
      </w:ins>
      <w:ins w:id="559" w:author="Gen-Chang Hsu" w:date="2024-08-25T20:44:00Z" w16du:dateUtc="2024-08-26T00:44:00Z">
        <w:r w:rsidR="00454527">
          <w:rPr>
            <w:rFonts w:cs="Arial"/>
            <w:szCs w:val="24"/>
          </w:rPr>
          <w:t xml:space="preserve"> types</w:t>
        </w:r>
      </w:ins>
      <w:ins w:id="560"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561" w:author="Gen-Chang Hsu" w:date="2024-08-25T20:44:00Z" w16du:dateUtc="2024-08-26T00:44:00Z">
        <w:r w:rsidR="00454527">
          <w:rPr>
            <w:rFonts w:cs="Times New Roman"/>
            <w:szCs w:val="28"/>
          </w:rPr>
          <w:t>63</w:t>
        </w:r>
      </w:ins>
      <w:ins w:id="562"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563" w:author="Gen-Chang Hsu" w:date="2024-08-25T20:44:00Z" w16du:dateUtc="2024-08-26T00:44:00Z">
        <w:r w:rsidR="00454527">
          <w:rPr>
            <w:rFonts w:cs="Times New Roman"/>
          </w:rPr>
          <w:t>43</w:t>
        </w:r>
      </w:ins>
      <w:ins w:id="564" w:author="Gen-Chang Hsu" w:date="2024-08-25T20:42:00Z" w16du:dateUtc="2024-08-26T00:42:00Z">
        <w:r w:rsidR="00454527">
          <w:rPr>
            <w:rFonts w:cs="Arial"/>
            <w:szCs w:val="24"/>
          </w:rPr>
          <w:t>) (Table</w:t>
        </w:r>
      </w:ins>
      <w:ins w:id="565"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566" w:author="Gen-Chang Hsu" w:date="2024-08-25T20:42:00Z" w16du:dateUtc="2024-08-26T00:42:00Z">
        <w:r w:rsidR="00454527">
          <w:rPr>
            <w:rFonts w:cs="Arial"/>
            <w:szCs w:val="24"/>
          </w:rPr>
          <w:t>)</w:t>
        </w:r>
      </w:ins>
      <w:ins w:id="567" w:author="Gen-Chang Hsu" w:date="2024-08-25T20:44:00Z" w16du:dateUtc="2024-08-26T00:44:00Z">
        <w:r w:rsidR="00454527">
          <w:rPr>
            <w:rFonts w:cs="Arial"/>
            <w:szCs w:val="24"/>
          </w:rPr>
          <w:t xml:space="preserve">. </w:t>
        </w:r>
      </w:ins>
      <w:ins w:id="568"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569"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570" w:author="Gen-Chang Hsu" w:date="2024-08-25T20:45:00Z" w16du:dateUtc="2024-08-26T00:45:00Z">
        <w:r w:rsidR="00912DEB">
          <w:rPr>
            <w:rFonts w:cs="Times New Roman"/>
          </w:rPr>
          <w:t xml:space="preserve"> </w:t>
        </w:r>
      </w:ins>
      <w:ins w:id="571" w:author="Gen-Chang Hsu" w:date="2024-08-25T20:46:00Z" w16du:dateUtc="2024-08-26T00:46:00Z">
        <w:r w:rsidR="00912DEB">
          <w:rPr>
            <w:rFonts w:cs="Times New Roman"/>
          </w:rPr>
          <w:t xml:space="preserve">or rice herbivore </w:t>
        </w:r>
      </w:ins>
      <w:ins w:id="572" w:author="Gen-Chang Hsu" w:date="2024-08-25T20:45:00Z" w16du:dateUtc="2024-08-26T00:45:00Z">
        <w:r w:rsidR="00912DEB">
          <w:rPr>
            <w:rFonts w:cs="Times New Roman"/>
          </w:rPr>
          <w:t>abundance</w:t>
        </w:r>
      </w:ins>
      <w:ins w:id="573"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531"/>
      <w:ins w:id="574" w:author="Gen-Chang Hsu" w:date="2024-08-25T23:32:00Z" w16du:dateUtc="2024-08-26T03:32:00Z">
        <w:r w:rsidR="00CB3557">
          <w:rPr>
            <w:rStyle w:val="CommentReference"/>
          </w:rPr>
          <w:commentReference w:id="531"/>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575"/>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576" w:author="Gen-Chang Hsu" w:date="2024-08-25T21:36:00Z" w16du:dateUtc="2024-08-26T01:36:00Z">
        <w:r w:rsidR="00DD4E15" w:rsidRPr="005C029F" w:rsidDel="00465E33">
          <w:rPr>
            <w:rFonts w:cs="Times New Roman"/>
            <w:szCs w:val="28"/>
          </w:rPr>
          <w:delText xml:space="preserve">during </w:delText>
        </w:r>
      </w:del>
      <w:ins w:id="577"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78" w:author="Gen-Chang Hsu" w:date="2024-08-25T21:36:00Z" w16du:dateUtc="2024-08-26T01:36:00Z">
        <w:r w:rsidR="00465E33">
          <w:rPr>
            <w:rFonts w:cs="Times New Roman"/>
            <w:szCs w:val="28"/>
          </w:rPr>
          <w:t>for</w:t>
        </w:r>
      </w:ins>
      <w:del w:id="579"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575"/>
      <w:r w:rsidR="00322CE7">
        <w:rPr>
          <w:rStyle w:val="CommentReference"/>
        </w:rPr>
        <w:commentReference w:id="575"/>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80" w:author="Gen-Chang Hsu" w:date="2024-08-25T21:40:00Z" w16du:dateUtc="2024-08-26T01:40:00Z">
        <w:r w:rsidR="00DD4E15" w:rsidRPr="005C029F" w:rsidDel="00322CE7">
          <w:rPr>
            <w:rFonts w:cs="Times New Roman"/>
            <w:szCs w:val="28"/>
          </w:rPr>
          <w:delText xml:space="preserve">percentage </w:delText>
        </w:r>
      </w:del>
      <w:ins w:id="581"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82" w:author="Gen-Chang Hsu" w:date="2024-08-25T21:40:00Z" w16du:dateUtc="2024-08-26T01:40:00Z">
        <w:r w:rsidR="00322CE7">
          <w:rPr>
            <w:rFonts w:cs="Times New Roman"/>
            <w:szCs w:val="28"/>
          </w:rPr>
          <w:t xml:space="preserve">rice </w:t>
        </w:r>
      </w:ins>
      <w:r w:rsidR="008E39B9">
        <w:rPr>
          <w:rFonts w:cs="Times New Roman"/>
          <w:szCs w:val="28"/>
        </w:rPr>
        <w:t>growth</w:t>
      </w:r>
      <w:ins w:id="583" w:author="Gen-Chang Hsu" w:date="2024-08-25T21:40:00Z" w16du:dateUtc="2024-08-26T01:40:00Z">
        <w:r w:rsidR="00322CE7">
          <w:rPr>
            <w:rFonts w:cs="Times New Roman"/>
            <w:szCs w:val="28"/>
          </w:rPr>
          <w:t xml:space="preserve"> </w:t>
        </w:r>
      </w:ins>
      <w:del w:id="584"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85" w:author="Gen-Chang Hsu" w:date="2024-08-25T21:40:00Z" w16du:dateUtc="2024-08-26T01:40:00Z">
        <w:r w:rsidR="00322CE7">
          <w:rPr>
            <w:rFonts w:cs="Times New Roman"/>
            <w:szCs w:val="28"/>
          </w:rPr>
          <w:t>Interestingly</w:t>
        </w:r>
      </w:ins>
      <w:del w:id="586"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87"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88"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89"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90"/>
      <w:ins w:id="591" w:author="Gen-Chang Hsu" w:date="2024-08-25T21:43:00Z" w16du:dateUtc="2024-08-26T01:43:00Z">
        <w:r w:rsidR="00B1352E">
          <w:rPr>
            <w:rFonts w:cs="Times New Roman"/>
            <w:szCs w:val="28"/>
          </w:rPr>
          <w:t xml:space="preserve">GAP’s </w:t>
        </w:r>
      </w:ins>
      <w:del w:id="592"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93" w:author="Gen-Chang Hsu" w:date="2024-08-25T21:46:00Z" w16du:dateUtc="2024-08-26T01:46:00Z">
        <w:r w:rsidR="00F63794">
          <w:rPr>
            <w:rFonts w:cs="Times New Roman"/>
            <w:szCs w:val="28"/>
          </w:rPr>
          <w:t>role</w:t>
        </w:r>
      </w:ins>
      <w:del w:id="594"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95"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596" w:author="Gen-Chang Hsu" w:date="2024-08-25T21:43:00Z" w16du:dateUtc="2024-08-26T01:43:00Z">
        <w:r w:rsidR="00B1352E">
          <w:rPr>
            <w:rFonts w:cs="Times New Roman"/>
            <w:szCs w:val="28"/>
          </w:rPr>
          <w:t>cy in</w:t>
        </w:r>
      </w:ins>
      <w:del w:id="597"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598"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90"/>
      <w:r w:rsidR="00F63794">
        <w:rPr>
          <w:rStyle w:val="CommentReference"/>
        </w:rPr>
        <w:commentReference w:id="590"/>
      </w:r>
      <w:r w:rsidR="00DD4E15" w:rsidRPr="005C029F">
        <w:rPr>
          <w:rFonts w:cs="Times New Roman"/>
          <w:szCs w:val="28"/>
        </w:rPr>
        <w:t xml:space="preserve">, </w:t>
      </w:r>
      <w:r w:rsidR="00237DA2" w:rsidRPr="005C029F">
        <w:rPr>
          <w:rFonts w:cs="Times New Roman"/>
          <w:szCs w:val="28"/>
        </w:rPr>
        <w:t xml:space="preserve">3) factors </w:t>
      </w:r>
      <w:r w:rsidR="00237DA2" w:rsidRPr="005C029F">
        <w:rPr>
          <w:rFonts w:cs="Times New Roman"/>
          <w:szCs w:val="28"/>
        </w:rPr>
        <w:lastRenderedPageBreak/>
        <w:t xml:space="preserve">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599"/>
      <w:r w:rsidR="004B1EEB" w:rsidRPr="005C029F">
        <w:rPr>
          <w:rFonts w:cs="Times New Roman"/>
          <w:szCs w:val="28"/>
        </w:rPr>
        <w:t>a farming practice with a long history,</w:t>
      </w:r>
      <w:commentRangeEnd w:id="599"/>
      <w:r w:rsidR="000273EA">
        <w:rPr>
          <w:rStyle w:val="CommentReference"/>
        </w:rPr>
        <w:commentReference w:id="599"/>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600"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601" w:author="Gen-Chang Hsu" w:date="2024-08-25T22:13:00Z" w16du:dateUtc="2024-08-26T02:13:00Z">
        <w:r w:rsidR="0049306E">
          <w:rPr>
            <w:rFonts w:cs="Times New Roman"/>
            <w:szCs w:val="28"/>
          </w:rPr>
          <w:t xml:space="preserve">These </w:t>
        </w:r>
      </w:ins>
      <w:ins w:id="602" w:author="Gen-Chang Hsu" w:date="2024-08-25T22:14:00Z" w16du:dateUtc="2024-08-26T02:14:00Z">
        <w:r w:rsidR="0049306E">
          <w:rPr>
            <w:rFonts w:cs="Times New Roman"/>
            <w:szCs w:val="28"/>
          </w:rPr>
          <w:t>changes</w:t>
        </w:r>
      </w:ins>
      <w:ins w:id="603" w:author="Gen-Chang Hsu" w:date="2024-08-25T22:13:00Z" w16du:dateUtc="2024-08-26T02:13:00Z">
        <w:r w:rsidR="0049306E">
          <w:rPr>
            <w:rFonts w:cs="Times New Roman"/>
            <w:szCs w:val="28"/>
          </w:rPr>
          <w:t xml:space="preserve"> in dietary proportions may result</w:t>
        </w:r>
      </w:ins>
      <w:ins w:id="604" w:author="Gen-Chang Hsu" w:date="2024-08-25T22:14:00Z" w16du:dateUtc="2024-08-26T02:14:00Z">
        <w:r w:rsidR="0049306E">
          <w:rPr>
            <w:rFonts w:cs="Times New Roman"/>
            <w:szCs w:val="28"/>
          </w:rPr>
          <w:t xml:space="preserve"> from variations in the relative prey abundance in the field over the growing season (Fig. SX). </w:t>
        </w:r>
      </w:ins>
      <w:ins w:id="605" w:author="Gen-Chang Hsu" w:date="2024-08-25T22:15:00Z" w16du:dateUtc="2024-08-26T02:15:00Z">
        <w:r w:rsidR="0049306E">
          <w:rPr>
            <w:rFonts w:cs="Times New Roman"/>
            <w:szCs w:val="28"/>
          </w:rPr>
          <w:t xml:space="preserve"> Moreover, </w:t>
        </w:r>
      </w:ins>
      <w:del w:id="606" w:author="Gen-Chang Hsu" w:date="2024-08-25T22:15:00Z" w16du:dateUtc="2024-08-26T02:15:00Z">
        <w:r w:rsidR="00DD4E15" w:rsidRPr="005C029F" w:rsidDel="0049306E">
          <w:rPr>
            <w:rFonts w:cs="Times New Roman"/>
            <w:szCs w:val="28"/>
          </w:rPr>
          <w:delText>T</w:delText>
        </w:r>
      </w:del>
      <w:ins w:id="607"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608"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609"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610"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w:t>
      </w:r>
      <w:r w:rsidRPr="005C029F">
        <w:rPr>
          <w:rFonts w:cs="Times New Roman"/>
          <w:szCs w:val="28"/>
        </w:rPr>
        <w:lastRenderedPageBreak/>
        <w:t xml:space="preserve">over the crop season. </w:t>
      </w:r>
      <w:r w:rsidR="00F34CF7">
        <w:rPr>
          <w:rFonts w:cs="Times New Roman"/>
          <w:szCs w:val="28"/>
        </w:rPr>
        <w:t xml:space="preserve"> </w:t>
      </w:r>
      <w:del w:id="611"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612" w:author="Gen-Chang Hsu" w:date="2024-08-25T22:17:00Z" w16du:dateUtc="2024-08-26T02:17:00Z">
        <w:r w:rsidR="0031007A">
          <w:rPr>
            <w:rFonts w:cs="Times New Roman"/>
            <w:szCs w:val="28"/>
          </w:rPr>
          <w:t>the dominant spider</w:t>
        </w:r>
      </w:ins>
      <w:ins w:id="613" w:author="Gen-Chang Hsu" w:date="2024-08-25T22:18:00Z" w16du:dateUtc="2024-08-26T02:18:00Z">
        <w:r w:rsidR="0031007A">
          <w:rPr>
            <w:rFonts w:cs="Times New Roman"/>
            <w:szCs w:val="28"/>
          </w:rPr>
          <w:t xml:space="preserve"> genus</w:t>
        </w:r>
      </w:ins>
      <w:ins w:id="614" w:author="Gen-Chang Hsu" w:date="2024-08-25T22:20:00Z" w16du:dateUtc="2024-08-26T02:20:00Z">
        <w:r w:rsidR="0031007A">
          <w:rPr>
            <w:rFonts w:cs="Times New Roman"/>
            <w:szCs w:val="28"/>
          </w:rPr>
          <w:t xml:space="preserve"> in our study,</w:t>
        </w:r>
      </w:ins>
      <w:ins w:id="615"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616" w:author="Gen-Chang Hsu" w:date="2024-08-25T22:18:00Z" w16du:dateUtc="2024-08-26T02:18:00Z">
        <w:r w:rsidR="0031007A">
          <w:rPr>
            <w:rFonts w:cs="Times New Roman"/>
            <w:szCs w:val="28"/>
          </w:rPr>
          <w:t>)</w:t>
        </w:r>
      </w:ins>
      <w:ins w:id="617" w:author="Gen-Chang Hsu" w:date="2024-08-25T22:20:00Z" w16du:dateUtc="2024-08-26T02:20:00Z">
        <w:r w:rsidR="0031007A">
          <w:rPr>
            <w:rFonts w:cs="Times New Roman"/>
            <w:szCs w:val="28"/>
          </w:rPr>
          <w:t>, consists of</w:t>
        </w:r>
      </w:ins>
      <w:ins w:id="618" w:author="Gen-Chang Hsu" w:date="2024-08-25T22:18:00Z" w16du:dateUtc="2024-08-26T02:18:00Z">
        <w:r w:rsidR="0031007A">
          <w:rPr>
            <w:rFonts w:cs="Times New Roman"/>
            <w:szCs w:val="28"/>
          </w:rPr>
          <w:t xml:space="preserve"> </w:t>
        </w:r>
      </w:ins>
      <w:del w:id="619"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620"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621" w:author="Gen-Chang Hsu" w:date="2024-08-25T22:18:00Z" w16du:dateUtc="2024-08-26T02:18:00Z">
        <w:r w:rsidRPr="005C029F" w:rsidDel="0031007A">
          <w:rPr>
            <w:rFonts w:cs="Times New Roman"/>
            <w:szCs w:val="28"/>
          </w:rPr>
          <w:delText>, are</w:delText>
        </w:r>
      </w:del>
      <w:del w:id="622"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623" w:author="Gen-Chang Hsu" w:date="2024-08-25T22:18:00Z" w16du:dateUtc="2024-08-26T02:18:00Z">
        <w:r w:rsidR="0031007A">
          <w:rPr>
            <w:rFonts w:cs="Times New Roman"/>
            <w:szCs w:val="28"/>
          </w:rPr>
          <w:t xml:space="preserve">, </w:t>
        </w:r>
      </w:ins>
      <w:ins w:id="624" w:author="Gen-Chang Hsu" w:date="2024-08-25T22:19:00Z" w16du:dateUtc="2024-08-26T02:19:00Z">
        <w:r w:rsidR="0031007A">
          <w:rPr>
            <w:rFonts w:cs="Times New Roman"/>
            <w:szCs w:val="28"/>
          </w:rPr>
          <w:t>and their diet composition generally</w:t>
        </w:r>
      </w:ins>
      <w:del w:id="625"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626"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627"/>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628" w:author="Gen-Chang Hsu" w:date="2024-08-25T22:23:00Z" w16du:dateUtc="2024-08-26T02:23:00Z">
        <w:r w:rsidRPr="005C029F" w:rsidDel="00820C0A">
          <w:rPr>
            <w:rFonts w:cs="Times New Roman"/>
            <w:szCs w:val="28"/>
          </w:rPr>
          <w:delText xml:space="preserve">, </w:delText>
        </w:r>
      </w:del>
      <w:ins w:id="629" w:author="Gen-Chang Hsu" w:date="2024-08-25T22:23:00Z" w16du:dateUtc="2024-08-26T02:23:00Z">
        <w:r w:rsidR="00820C0A">
          <w:rPr>
            <w:rFonts w:cs="Times New Roman"/>
            <w:szCs w:val="28"/>
          </w:rPr>
          <w:t xml:space="preserve">, </w:t>
        </w:r>
      </w:ins>
      <w:ins w:id="630" w:author="Gen-Chang Hsu" w:date="2024-08-26T22:38:00Z" w16du:dateUtc="2024-08-27T02:38:00Z">
        <w:r w:rsidR="0074725C">
          <w:rPr>
            <w:rFonts w:cs="Times New Roman"/>
            <w:szCs w:val="28"/>
          </w:rPr>
          <w:t>fu</w:t>
        </w:r>
      </w:ins>
      <w:ins w:id="631" w:author="Gen-Chang Hsu" w:date="2024-08-26T22:39:00Z" w16du:dateUtc="2024-08-27T02:39:00Z">
        <w:r w:rsidR="0074725C">
          <w:rPr>
            <w:rFonts w:cs="Times New Roman"/>
            <w:szCs w:val="28"/>
          </w:rPr>
          <w:t>ture</w:t>
        </w:r>
      </w:ins>
      <w:ins w:id="632" w:author="Gen-Chang Hsu" w:date="2024-08-26T22:38:00Z" w16du:dateUtc="2024-08-27T02:38:00Z">
        <w:r w:rsidR="0074725C">
          <w:rPr>
            <w:rFonts w:cs="Times New Roman"/>
            <w:szCs w:val="28"/>
          </w:rPr>
          <w:t xml:space="preserve"> research </w:t>
        </w:r>
      </w:ins>
      <w:ins w:id="633" w:author="Gen-Chang Hsu" w:date="2024-08-26T22:41:00Z" w16du:dateUtc="2024-08-27T02:41:00Z">
        <w:r w:rsidR="00180AD7">
          <w:rPr>
            <w:rFonts w:cs="Times New Roman"/>
            <w:szCs w:val="28"/>
          </w:rPr>
          <w:t xml:space="preserve">focusing </w:t>
        </w:r>
      </w:ins>
      <w:ins w:id="634" w:author="Gen-Chang Hsu" w:date="2024-08-26T22:38:00Z" w16du:dateUtc="2024-08-27T02:38:00Z">
        <w:r w:rsidR="0074725C">
          <w:rPr>
            <w:rFonts w:cs="Times New Roman"/>
            <w:szCs w:val="28"/>
          </w:rPr>
          <w:t>on</w:t>
        </w:r>
      </w:ins>
      <w:ins w:id="635"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636" w:author="Gen-Chang Hsu" w:date="2024-08-26T22:43:00Z" w16du:dateUtc="2024-08-27T02:43:00Z">
        <w:r w:rsidR="00180AD7">
          <w:rPr>
            <w:rFonts w:cs="Times New Roman"/>
            <w:szCs w:val="28"/>
          </w:rPr>
          <w:t xml:space="preserve"> (e.g., web-building vs. hunting spiders)</w:t>
        </w:r>
      </w:ins>
      <w:ins w:id="637"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 will help better understand</w:t>
        </w:r>
      </w:ins>
      <w:ins w:id="638"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639" w:author="Gen-Chang Hsu" w:date="2024-08-26T22:41:00Z" w16du:dateUtc="2024-08-27T02:41:00Z">
        <w:r w:rsidR="0074725C">
          <w:rPr>
            <w:rFonts w:cs="Arial"/>
            <w:bCs/>
            <w:szCs w:val="24"/>
          </w:rPr>
          <w:t xml:space="preserve"> biocontrol effic</w:t>
        </w:r>
      </w:ins>
      <w:ins w:id="640" w:author="Gen-Chang Hsu" w:date="2024-08-26T22:45:00Z" w16du:dateUtc="2024-08-27T02:45:00Z">
        <w:r w:rsidR="00180AD7">
          <w:rPr>
            <w:rFonts w:cs="Arial"/>
            <w:bCs/>
            <w:szCs w:val="24"/>
          </w:rPr>
          <w:t>acy</w:t>
        </w:r>
      </w:ins>
      <w:ins w:id="641"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627"/>
      <w:ins w:id="642" w:author="Gen-Chang Hsu" w:date="2024-08-26T22:46:00Z" w16du:dateUtc="2024-08-27T02:46:00Z">
        <w:r w:rsidR="00707918">
          <w:rPr>
            <w:rStyle w:val="CommentReference"/>
          </w:rPr>
          <w:commentReference w:id="627"/>
        </w:r>
      </w:ins>
    </w:p>
    <w:p w14:paraId="1F5F92A2" w14:textId="3385C12E" w:rsidR="00F17D8E" w:rsidRPr="005C029F" w:rsidDel="0074725C" w:rsidRDefault="00DD4E15" w:rsidP="00145E4B">
      <w:pPr>
        <w:spacing w:after="0" w:line="480" w:lineRule="auto"/>
        <w:ind w:firstLine="720"/>
        <w:jc w:val="left"/>
        <w:rPr>
          <w:del w:id="643" w:author="Gen-Chang Hsu" w:date="2024-08-26T22:41:00Z" w16du:dateUtc="2024-08-27T02:41:00Z"/>
          <w:rFonts w:cs="Times New Roman"/>
          <w:szCs w:val="28"/>
        </w:rPr>
      </w:pPr>
      <w:del w:id="644"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645" w:author="Gen-Chang Hsu" w:date="2024-08-26T20:40:00Z" w16du:dateUtc="2024-08-27T00:40:00Z">
        <w:r w:rsidRPr="005C029F" w:rsidDel="00CD4DB7">
          <w:rPr>
            <w:rFonts w:cs="Times New Roman"/>
            <w:szCs w:val="28"/>
          </w:rPr>
          <w:delText xml:space="preserve">examine </w:delText>
        </w:r>
      </w:del>
      <w:del w:id="646" w:author="Gen-Chang Hsu" w:date="2024-08-26T22:41:00Z" w16du:dateUtc="2024-08-27T02:41:00Z">
        <w:r w:rsidRPr="005C029F" w:rsidDel="0074725C">
          <w:rPr>
            <w:rFonts w:cs="Times New Roman"/>
            <w:szCs w:val="28"/>
          </w:rPr>
          <w:delText xml:space="preserve">different assemblages of sit-and-wait vs. actively hunting </w:delText>
        </w:r>
      </w:del>
      <w:del w:id="647" w:author="Gen-Chang Hsu" w:date="2024-08-25T22:22:00Z" w16du:dateUtc="2024-08-26T02:22:00Z">
        <w:r w:rsidRPr="005C029F" w:rsidDel="00BB4BE6">
          <w:rPr>
            <w:rFonts w:cs="Times New Roman"/>
            <w:szCs w:val="28"/>
          </w:rPr>
          <w:delText xml:space="preserve"> </w:delText>
        </w:r>
      </w:del>
      <w:del w:id="648" w:author="Gen-Chang Hsu" w:date="2024-08-26T22:41:00Z" w16du:dateUtc="2024-08-27T02:41:00Z">
        <w:r w:rsidRPr="005C029F" w:rsidDel="0074725C">
          <w:rPr>
            <w:rFonts w:cs="Times New Roman"/>
            <w:szCs w:val="28"/>
          </w:rPr>
          <w:delText>predators</w:delText>
        </w:r>
      </w:del>
      <w:del w:id="649" w:author="Gen-Chang Hsu" w:date="2024-08-26T20:40:00Z" w16du:dateUtc="2024-08-27T00:40:00Z">
        <w:r w:rsidRPr="005C029F" w:rsidDel="003D56E9">
          <w:rPr>
            <w:rFonts w:cs="Times New Roman"/>
            <w:szCs w:val="28"/>
          </w:rPr>
          <w:delText xml:space="preserve"> </w:delText>
        </w:r>
      </w:del>
      <w:del w:id="650"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651"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37F82F42"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652" w:author="Gen-Chang Hsu" w:date="2024-08-25T22:25:00Z" w16du:dateUtc="2024-08-26T02:25:00Z">
        <w:r w:rsidR="007E4509" w:rsidDel="00CC0BEA">
          <w:rPr>
            <w:rFonts w:cs="Times New Roman"/>
            <w:szCs w:val="28"/>
          </w:rPr>
          <w:delText xml:space="preserve">various </w:delText>
        </w:r>
      </w:del>
      <w:ins w:id="653"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654" w:author="Gen-Chang Hsu" w:date="2024-08-25T22:25:00Z" w16du:dateUtc="2024-08-26T02:25:00Z">
        <w:r w:rsidR="00CC0BEA">
          <w:rPr>
            <w:rFonts w:cs="Times New Roman"/>
            <w:szCs w:val="28"/>
          </w:rPr>
          <w:t xml:space="preserve"> </w:t>
        </w:r>
      </w:ins>
      <w:del w:id="655"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656" w:author="Gen-Chang Hsu" w:date="2024-08-25T22:25:00Z" w16du:dateUtc="2024-08-26T02:25:00Z">
        <w:r w:rsidRPr="005C029F" w:rsidDel="001070AE">
          <w:rPr>
            <w:rFonts w:cs="Times New Roman"/>
            <w:szCs w:val="28"/>
          </w:rPr>
          <w:delText>Specifically, r</w:delText>
        </w:r>
      </w:del>
      <w:ins w:id="657"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commentRangeStart w:id="658"/>
      <w:r w:rsidRPr="00E77C40">
        <w:rPr>
          <w:rFonts w:cs="Times New Roman"/>
          <w:color w:val="FF0000"/>
          <w:szCs w:val="28"/>
          <w:rPrChange w:id="659" w:author="Gen-Chang Hsu" w:date="2024-08-27T22:32:00Z" w16du:dateUtc="2024-08-28T02:32:00Z">
            <w:rPr>
              <w:rFonts w:cs="Times New Roman"/>
              <w:szCs w:val="28"/>
            </w:rPr>
          </w:rPrChange>
        </w:rPr>
        <w:t xml:space="preserve">Regarding the biotic factors, the </w:t>
      </w:r>
      <w:ins w:id="660" w:author="Gen-Chang Hsu" w:date="2024-08-27T22:16:00Z" w16du:dateUtc="2024-08-28T02:16:00Z">
        <w:r w:rsidR="008C2013" w:rsidRPr="00E77C40">
          <w:rPr>
            <w:rFonts w:cs="Times New Roman"/>
            <w:color w:val="FF0000"/>
            <w:szCs w:val="28"/>
            <w:rPrChange w:id="661" w:author="Gen-Chang Hsu" w:date="2024-08-27T22:32:00Z" w16du:dateUtc="2024-08-28T02:32:00Z">
              <w:rPr>
                <w:rFonts w:cs="Times New Roman"/>
                <w:szCs w:val="28"/>
              </w:rPr>
            </w:rPrChange>
          </w:rPr>
          <w:t xml:space="preserve">abundance of </w:t>
        </w:r>
      </w:ins>
      <w:ins w:id="662" w:author="Gen-Chang Hsu" w:date="2024-08-27T22:26:00Z" w16du:dateUtc="2024-08-28T02:26:00Z">
        <w:r w:rsidR="008C2013" w:rsidRPr="00E77C40">
          <w:rPr>
            <w:rFonts w:cs="Times New Roman"/>
            <w:color w:val="FF0000"/>
            <w:szCs w:val="28"/>
            <w:rPrChange w:id="663" w:author="Gen-Chang Hsu" w:date="2024-08-27T22:32:00Z" w16du:dateUtc="2024-08-28T02:32:00Z">
              <w:rPr>
                <w:rFonts w:cs="Times New Roman"/>
                <w:szCs w:val="28"/>
              </w:rPr>
            </w:rPrChange>
          </w:rPr>
          <w:t xml:space="preserve">different </w:t>
        </w:r>
      </w:ins>
      <w:ins w:id="664" w:author="Gen-Chang Hsu" w:date="2024-08-27T22:16:00Z" w16du:dateUtc="2024-08-28T02:16:00Z">
        <w:r w:rsidR="008C2013" w:rsidRPr="00E77C40">
          <w:rPr>
            <w:rFonts w:cs="Times New Roman"/>
            <w:color w:val="FF0000"/>
            <w:szCs w:val="28"/>
            <w:rPrChange w:id="665" w:author="Gen-Chang Hsu" w:date="2024-08-27T22:32:00Z" w16du:dateUtc="2024-08-28T02:32:00Z">
              <w:rPr>
                <w:rFonts w:cs="Times New Roman"/>
                <w:szCs w:val="28"/>
              </w:rPr>
            </w:rPrChange>
          </w:rPr>
          <w:t xml:space="preserve">prey sources </w:t>
        </w:r>
      </w:ins>
      <w:ins w:id="666" w:author="Gen-Chang Hsu" w:date="2024-08-27T22:17:00Z" w16du:dateUtc="2024-08-28T02:17:00Z">
        <w:r w:rsidR="008C2013" w:rsidRPr="00E77C40">
          <w:rPr>
            <w:rFonts w:cs="Times New Roman"/>
            <w:color w:val="FF0000"/>
            <w:szCs w:val="28"/>
            <w:rPrChange w:id="667" w:author="Gen-Chang Hsu" w:date="2024-08-27T22:32:00Z" w16du:dateUtc="2024-08-28T02:32:00Z">
              <w:rPr>
                <w:rFonts w:cs="Times New Roman"/>
                <w:szCs w:val="28"/>
              </w:rPr>
            </w:rPrChange>
          </w:rPr>
          <w:t>(Table SE)</w:t>
        </w:r>
      </w:ins>
      <w:commentRangeEnd w:id="658"/>
      <w:ins w:id="668" w:author="Gen-Chang Hsu" w:date="2024-08-27T22:18:00Z" w16du:dateUtc="2024-08-28T02:18:00Z">
        <w:r w:rsidR="008C2013" w:rsidRPr="00E77C40">
          <w:rPr>
            <w:rStyle w:val="CommentReference"/>
            <w:color w:val="FF0000"/>
            <w:rPrChange w:id="669" w:author="Gen-Chang Hsu" w:date="2024-08-27T22:32:00Z" w16du:dateUtc="2024-08-28T02:32:00Z">
              <w:rPr>
                <w:rStyle w:val="CommentReference"/>
              </w:rPr>
            </w:rPrChange>
          </w:rPr>
          <w:commentReference w:id="658"/>
        </w:r>
      </w:ins>
      <w:ins w:id="670" w:author="Gen-Chang Hsu" w:date="2024-08-27T22:17:00Z" w16du:dateUtc="2024-08-28T02:17:00Z">
        <w:r w:rsidR="008C2013" w:rsidRPr="00E77C40">
          <w:rPr>
            <w:rFonts w:cs="Times New Roman"/>
            <w:color w:val="FF0000"/>
            <w:szCs w:val="28"/>
            <w:rPrChange w:id="671" w:author="Gen-Chang Hsu" w:date="2024-08-27T22:32:00Z" w16du:dateUtc="2024-08-28T02:32:00Z">
              <w:rPr>
                <w:rFonts w:cs="Times New Roman"/>
                <w:szCs w:val="28"/>
              </w:rPr>
            </w:rPrChange>
          </w:rPr>
          <w:t xml:space="preserve"> </w:t>
        </w:r>
      </w:ins>
      <w:ins w:id="672" w:author="Gen-Chang Hsu" w:date="2024-08-27T22:16:00Z" w16du:dateUtc="2024-08-28T02:16:00Z">
        <w:r w:rsidR="008C2013">
          <w:rPr>
            <w:rFonts w:cs="Times New Roman"/>
            <w:szCs w:val="28"/>
          </w:rPr>
          <w:t xml:space="preserve">as well as the </w:t>
        </w:r>
      </w:ins>
      <w:r w:rsidRPr="005C029F">
        <w:rPr>
          <w:rFonts w:cs="Times New Roman"/>
          <w:szCs w:val="28"/>
        </w:rPr>
        <w:t>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w:t>
      </w:r>
      <w:r w:rsidRPr="005C029F">
        <w:rPr>
          <w:rFonts w:cs="Times New Roman"/>
          <w:szCs w:val="28"/>
        </w:rPr>
        <w:lastRenderedPageBreak/>
        <w:t>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ins w:id="673" w:author="Gen-Chang Hsu" w:date="2024-08-25T22:27:00Z" w16du:dateUtc="2024-08-26T02:27:00Z">
        <w:r w:rsidR="001070AE">
          <w:rPr>
            <w:rFonts w:cs="Times New Roman"/>
            <w:szCs w:val="28"/>
          </w:rPr>
          <w:t>these f</w:t>
        </w:r>
      </w:ins>
      <w:del w:id="674"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r w:rsidRPr="005C029F">
        <w:rPr>
          <w:rFonts w:cs="Times New Roman"/>
          <w:szCs w:val="28"/>
        </w:rPr>
        <w:t>actors varied substantially over</w:t>
      </w:r>
      <w:r w:rsidR="00BE5224">
        <w:rPr>
          <w:rFonts w:cs="Times New Roman"/>
          <w:szCs w:val="28"/>
        </w:rPr>
        <w:t xml:space="preserve"> the</w:t>
      </w:r>
      <w:r w:rsidRPr="005C029F">
        <w:rPr>
          <w:rFonts w:cs="Times New Roman"/>
          <w:szCs w:val="28"/>
        </w:rPr>
        <w:t xml:space="preserve"> </w:t>
      </w:r>
      <w:ins w:id="675" w:author="Gen-Chang Hsu" w:date="2024-08-25T22:26:00Z" w16du:dateUtc="2024-08-26T02:26:00Z">
        <w:r w:rsidR="001070AE">
          <w:rPr>
            <w:rFonts w:cs="Times New Roman"/>
            <w:szCs w:val="28"/>
          </w:rPr>
          <w:t xml:space="preserve">three study </w:t>
        </w:r>
      </w:ins>
      <w:r w:rsidRPr="005C029F">
        <w:rPr>
          <w:rFonts w:cs="Times New Roman"/>
          <w:szCs w:val="28"/>
        </w:rPr>
        <w:t>years</w:t>
      </w:r>
      <w:del w:id="676"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677"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678" w:author="Gen-Chang Hsu" w:date="2024-08-25T22:27:00Z" w16du:dateUtc="2024-08-26T02:27:00Z">
        <w:r w:rsidR="00E418B7">
          <w:rPr>
            <w:rFonts w:cs="Times New Roman"/>
            <w:szCs w:val="28"/>
          </w:rPr>
          <w:t xml:space="preserve"> biocontrol agents</w:t>
        </w:r>
      </w:ins>
      <w:del w:id="679"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680"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681" w:author="Gen-Chang Hsu" w:date="2024-08-17T22:09:00Z" w16du:dateUtc="2024-08-18T02:09:00Z">
        <w:r w:rsidR="00C7288D" w:rsidRPr="005C029F" w:rsidDel="0024779E">
          <w:rPr>
            <w:rFonts w:cs="Times New Roman"/>
            <w:szCs w:val="28"/>
          </w:rPr>
          <w:delText xml:space="preserve">sustainable </w:delText>
        </w:r>
      </w:del>
      <w:ins w:id="682" w:author="Gen-Chang Hsu" w:date="2024-08-17T22:09:00Z" w16du:dateUtc="2024-08-18T02:09:00Z">
        <w:r w:rsidR="0024779E">
          <w:rPr>
            <w:rFonts w:cs="Times New Roman"/>
            <w:szCs w:val="28"/>
          </w:rPr>
          <w:t>rice fields</w:t>
        </w:r>
      </w:ins>
      <w:del w:id="683"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55A3F9AC"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684" w:author="Gen-Chang Hsu" w:date="2024-08-25T23:12:00Z" w16du:dateUtc="2024-08-26T03:12:00Z">
        <w:r w:rsidR="009F3C74">
          <w:rPr>
            <w:rFonts w:cs="Times New Roman"/>
            <w:szCs w:val="28"/>
          </w:rPr>
          <w:t xml:space="preserve"> In fact, </w:t>
        </w:r>
      </w:ins>
      <w:ins w:id="685" w:author="Gen-Chang Hsu" w:date="2024-08-25T23:13:00Z" w16du:dateUtc="2024-08-26T03:13:00Z">
        <w:r w:rsidR="009F3C74">
          <w:rPr>
            <w:rFonts w:cs="Times New Roman"/>
            <w:szCs w:val="28"/>
          </w:rPr>
          <w:t>although not statistically significant</w:t>
        </w:r>
      </w:ins>
      <w:ins w:id="686" w:author="Gen-Chang Hsu" w:date="2024-08-25T23:14:00Z" w16du:dateUtc="2024-08-26T03:14:00Z">
        <w:r w:rsidR="009F3C74">
          <w:rPr>
            <w:rFonts w:cs="Times New Roman"/>
            <w:szCs w:val="28"/>
          </w:rPr>
          <w:t>,</w:t>
        </w:r>
      </w:ins>
      <w:ins w:id="687" w:author="Gen-Chang Hsu" w:date="2024-08-25T23:12:00Z" w16du:dateUtc="2024-08-26T03:12:00Z">
        <w:r w:rsidR="009F3C74">
          <w:rPr>
            <w:rFonts w:cs="Times New Roman"/>
            <w:szCs w:val="28"/>
          </w:rPr>
          <w:t xml:space="preserve"> rice herbivore abundance </w:t>
        </w:r>
      </w:ins>
      <w:ins w:id="688" w:author="Gen-Chang Hsu" w:date="2024-08-25T23:13:00Z" w16du:dateUtc="2024-08-26T03:13:00Z">
        <w:r w:rsidR="009F3C74">
          <w:rPr>
            <w:rFonts w:cs="Times New Roman"/>
            <w:szCs w:val="28"/>
          </w:rPr>
          <w:t>appeared to be</w:t>
        </w:r>
      </w:ins>
      <w:ins w:id="689" w:author="Gen-Chang Hsu" w:date="2024-08-25T23:12:00Z" w16du:dateUtc="2024-08-26T03:12:00Z">
        <w:r w:rsidR="009F3C74">
          <w:rPr>
            <w:rFonts w:cs="Times New Roman"/>
            <w:szCs w:val="28"/>
          </w:rPr>
          <w:t xml:space="preserve"> higher in conventional farms </w:t>
        </w:r>
      </w:ins>
      <w:ins w:id="690" w:author="Gen-Chang Hsu" w:date="2024-08-25T23:13:00Z" w16du:dateUtc="2024-08-26T03:13:00Z">
        <w:r w:rsidR="009F3C74">
          <w:rPr>
            <w:rFonts w:cs="Times New Roman"/>
            <w:szCs w:val="28"/>
          </w:rPr>
          <w:t>(Table S</w:t>
        </w:r>
      </w:ins>
      <w:ins w:id="691" w:author="Gen-Chang Hsu" w:date="2024-08-26T09:43:00Z" w16du:dateUtc="2024-08-26T13:43:00Z">
        <w:r w:rsidR="00337BFB">
          <w:rPr>
            <w:rFonts w:cs="Times New Roman"/>
            <w:szCs w:val="28"/>
          </w:rPr>
          <w:t>C</w:t>
        </w:r>
      </w:ins>
      <w:ins w:id="692"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93" w:author="Gen-Chang Hsu" w:date="2024-08-25T23:12:00Z" w16du:dateUtc="2024-08-26T03:12:00Z">
        <w:r w:rsidRPr="005C029F" w:rsidDel="009F3C74">
          <w:rPr>
            <w:rFonts w:cs="Times New Roman"/>
            <w:szCs w:val="28"/>
          </w:rPr>
          <w:delText xml:space="preserve">highlight </w:delText>
        </w:r>
      </w:del>
      <w:ins w:id="694" w:author="Gen-Chang Hsu" w:date="2024-08-25T23:12:00Z" w16du:dateUtc="2024-08-26T03:12:00Z">
        <w:r w:rsidR="009F3C74">
          <w:rPr>
            <w:rFonts w:cs="Times New Roman"/>
            <w:szCs w:val="28"/>
          </w:rPr>
          <w:t>indicate</w:t>
        </w:r>
      </w:ins>
      <w:ins w:id="695" w:author="Gen-Chang Hsu" w:date="2024-08-25T23:14:00Z" w16du:dateUtc="2024-08-26T03:14:00Z">
        <w:r w:rsidR="004832F8">
          <w:rPr>
            <w:rFonts w:cs="Times New Roman"/>
            <w:szCs w:val="28"/>
          </w:rPr>
          <w:t xml:space="preserve"> an </w:t>
        </w:r>
      </w:ins>
      <w:del w:id="696"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697"/>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697"/>
      <w:r w:rsidR="00B0188B">
        <w:rPr>
          <w:rStyle w:val="CommentReference"/>
        </w:rPr>
        <w:commentReference w:id="697"/>
      </w:r>
      <w:r w:rsidRPr="005C029F">
        <w:rPr>
          <w:rFonts w:cs="Times New Roman"/>
          <w:szCs w:val="28"/>
        </w:rPr>
        <w:t xml:space="preserve">. </w:t>
      </w:r>
      <w:r w:rsidR="00950546">
        <w:rPr>
          <w:rFonts w:cs="Times New Roman"/>
          <w:szCs w:val="28"/>
        </w:rPr>
        <w:t xml:space="preserve"> </w:t>
      </w:r>
      <w:moveToRangeStart w:id="698" w:author="Gen-Chang Hsu" w:date="2024-08-25T23:21:00Z" w:name="move175520522"/>
      <w:moveTo w:id="699" w:author="Gen-Chang Hsu" w:date="2024-08-25T23:21:00Z" w16du:dateUtc="2024-08-26T03:21:00Z">
        <w:r w:rsidR="00B0188B" w:rsidRPr="005C029F">
          <w:rPr>
            <w:rFonts w:cs="Times New Roman"/>
            <w:szCs w:val="28"/>
          </w:rPr>
          <w:t>These findings indicate a higher biocontrol value of predators when</w:t>
        </w:r>
        <w:del w:id="700" w:author="Gen-Chang Hsu" w:date="2024-08-25T23:22:00Z" w16du:dateUtc="2024-08-26T03:22:00Z">
          <w:r w:rsidR="00B0188B" w:rsidRPr="005C029F" w:rsidDel="00B0188B">
            <w:rPr>
              <w:rFonts w:cs="Times New Roman"/>
              <w:szCs w:val="28"/>
            </w:rPr>
            <w:delText xml:space="preserve"> the </w:delText>
          </w:r>
        </w:del>
      </w:moveTo>
      <w:ins w:id="701" w:author="Gen-Chang Hsu" w:date="2024-08-25T23:22:00Z" w16du:dateUtc="2024-08-26T03:22:00Z">
        <w:r w:rsidR="00B0188B">
          <w:rPr>
            <w:rFonts w:cs="Times New Roman"/>
            <w:szCs w:val="28"/>
          </w:rPr>
          <w:t xml:space="preserve"> </w:t>
        </w:r>
      </w:ins>
      <w:moveTo w:id="702" w:author="Gen-Chang Hsu" w:date="2024-08-25T23:21:00Z" w16du:dateUtc="2024-08-26T03:21:00Z">
        <w:r w:rsidR="00B0188B" w:rsidRPr="005C029F">
          <w:rPr>
            <w:rFonts w:cs="Times New Roman"/>
            <w:szCs w:val="28"/>
          </w:rPr>
          <w:t>crop production is most vulnerable to pest damage.</w:t>
        </w:r>
      </w:moveTo>
      <w:ins w:id="703" w:author="Gen-Chang Hsu" w:date="2024-08-25T23:25:00Z" w16du:dateUtc="2024-08-26T03:25:00Z">
        <w:r w:rsidR="000E12F5">
          <w:rPr>
            <w:rFonts w:cs="Times New Roman"/>
            <w:szCs w:val="28"/>
          </w:rPr>
          <w:t xml:space="preserve"> </w:t>
        </w:r>
      </w:ins>
      <w:ins w:id="704"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w:t>
        </w:r>
        <w:r w:rsidR="000E12F5" w:rsidRPr="005C029F">
          <w:rPr>
            <w:rFonts w:cs="Times New Roman"/>
            <w:szCs w:val="28"/>
          </w:rPr>
          <w:lastRenderedPageBreak/>
          <w:t xml:space="preserve">predator populations and </w:t>
        </w:r>
        <w:r w:rsidR="000E12F5">
          <w:rPr>
            <w:rFonts w:cs="Times New Roman"/>
            <w:szCs w:val="28"/>
          </w:rPr>
          <w:t xml:space="preserve">the </w:t>
        </w:r>
        <w:r w:rsidR="000E12F5" w:rsidRPr="005C029F">
          <w:rPr>
            <w:rFonts w:cs="Times New Roman"/>
            <w:szCs w:val="28"/>
          </w:rPr>
          <w:t>associated ecosystem services.</w:t>
        </w:r>
      </w:ins>
      <w:moveTo w:id="705"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698"/>
      <w:commentRangeStart w:id="706"/>
      <w:del w:id="707"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708" w:author="Gen-Chang Hsu" w:date="2024-08-25T23:19:00Z" w16du:dateUtc="2024-08-26T03:19:00Z">
        <w:r w:rsidRPr="005C029F" w:rsidDel="00B0188B">
          <w:rPr>
            <w:rFonts w:cs="Times New Roman"/>
            <w:szCs w:val="28"/>
          </w:rPr>
          <w:delText xml:space="preserve">populations </w:delText>
        </w:r>
      </w:del>
      <w:del w:id="709"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710"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711"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712" w:author="Gen-Chang Hsu" w:date="2024-08-25T23:20:00Z" w16du:dateUtc="2024-08-26T03:20:00Z">
        <w:r w:rsidR="00B0188B">
          <w:rPr>
            <w:rFonts w:cs="Times New Roman"/>
            <w:szCs w:val="28"/>
          </w:rPr>
          <w:t xml:space="preserve">Interestingly, rice herbivore abundance did not increase significantly </w:t>
        </w:r>
      </w:ins>
      <w:ins w:id="713" w:author="Gen-Chang Hsu" w:date="2024-08-25T23:21:00Z" w16du:dateUtc="2024-08-26T03:21:00Z">
        <w:r w:rsidR="00B0188B">
          <w:rPr>
            <w:rFonts w:cs="Times New Roman"/>
            <w:szCs w:val="28"/>
          </w:rPr>
          <w:t>over the crop season</w:t>
        </w:r>
      </w:ins>
      <w:ins w:id="714" w:author="Gen-Chang Hsu" w:date="2024-08-25T23:20:00Z" w16du:dateUtc="2024-08-26T03:20:00Z">
        <w:r w:rsidR="00B0188B">
          <w:rPr>
            <w:rFonts w:cs="Times New Roman"/>
            <w:szCs w:val="28"/>
          </w:rPr>
          <w:t xml:space="preserve"> (Table S</w:t>
        </w:r>
      </w:ins>
      <w:ins w:id="715" w:author="Gen-Chang Hsu" w:date="2024-08-26T09:43:00Z" w16du:dateUtc="2024-08-26T13:43:00Z">
        <w:r w:rsidR="00337BFB">
          <w:rPr>
            <w:rFonts w:cs="Times New Roman"/>
            <w:szCs w:val="28"/>
          </w:rPr>
          <w:t>D</w:t>
        </w:r>
      </w:ins>
      <w:ins w:id="716" w:author="Gen-Chang Hsu" w:date="2024-08-25T23:20:00Z" w16du:dateUtc="2024-08-26T03:20:00Z">
        <w:r w:rsidR="00B0188B">
          <w:rPr>
            <w:rFonts w:cs="Times New Roman"/>
            <w:szCs w:val="28"/>
          </w:rPr>
          <w:t>).</w:t>
        </w:r>
      </w:ins>
      <w:ins w:id="717" w:author="Gen-Chang Hsu" w:date="2024-08-25T23:21:00Z" w16du:dateUtc="2024-08-26T03:21:00Z">
        <w:r w:rsidR="00B0188B">
          <w:rPr>
            <w:rFonts w:cs="Times New Roman"/>
            <w:szCs w:val="28"/>
          </w:rPr>
          <w:t xml:space="preserve"> </w:t>
        </w:r>
      </w:ins>
      <w:ins w:id="718" w:author="Gen-Chang Hsu" w:date="2024-08-25T23:23:00Z" w16du:dateUtc="2024-08-26T03:23:00Z">
        <w:r w:rsidR="00B0188B">
          <w:rPr>
            <w:rFonts w:cs="Times New Roman"/>
            <w:szCs w:val="28"/>
          </w:rPr>
          <w:t>Yet,</w:t>
        </w:r>
      </w:ins>
      <w:ins w:id="719" w:author="Gen-Chang Hsu" w:date="2024-08-25T23:21:00Z" w16du:dateUtc="2024-08-26T03:21:00Z">
        <w:r w:rsidR="00B0188B">
          <w:rPr>
            <w:rFonts w:cs="Times New Roman"/>
            <w:szCs w:val="28"/>
          </w:rPr>
          <w:t xml:space="preserve"> GAPs still consumed</w:t>
        </w:r>
      </w:ins>
      <w:ins w:id="720" w:author="Gen-Chang Hsu" w:date="2024-08-25T23:23:00Z" w16du:dateUtc="2024-08-26T03:23:00Z">
        <w:r w:rsidR="00B0188B">
          <w:rPr>
            <w:rFonts w:cs="Times New Roman"/>
            <w:szCs w:val="28"/>
          </w:rPr>
          <w:t xml:space="preserve"> increasing proportions of rice pests</w:t>
        </w:r>
      </w:ins>
      <w:ins w:id="721" w:author="Gen-Chang Hsu" w:date="2024-08-25T23:24:00Z" w16du:dateUtc="2024-08-26T03:24:00Z">
        <w:r w:rsidR="00B0188B">
          <w:rPr>
            <w:rFonts w:cs="Times New Roman"/>
            <w:szCs w:val="28"/>
          </w:rPr>
          <w:t xml:space="preserve"> at late crop stages</w:t>
        </w:r>
      </w:ins>
      <w:ins w:id="722" w:author="Gen-Chang Hsu" w:date="2024-08-25T23:23:00Z" w16du:dateUtc="2024-08-26T03:23:00Z">
        <w:r w:rsidR="00B0188B">
          <w:rPr>
            <w:rFonts w:cs="Times New Roman"/>
            <w:szCs w:val="28"/>
          </w:rPr>
          <w:t>, suggesting that prey preference may play a role in the</w:t>
        </w:r>
      </w:ins>
      <w:ins w:id="723" w:author="Gen-Chang Hsu" w:date="2024-08-25T23:24:00Z" w16du:dateUtc="2024-08-26T03:24:00Z">
        <w:r w:rsidR="00B0188B">
          <w:rPr>
            <w:rFonts w:cs="Times New Roman"/>
            <w:szCs w:val="28"/>
          </w:rPr>
          <w:t>ir feeding behavior</w:t>
        </w:r>
      </w:ins>
      <w:ins w:id="724" w:author="Gen-Chang Hsu" w:date="2024-08-25T23:21:00Z" w16du:dateUtc="2024-08-26T03:21:00Z">
        <w:r w:rsidR="00B0188B">
          <w:rPr>
            <w:rFonts w:cs="Times New Roman"/>
            <w:szCs w:val="28"/>
          </w:rPr>
          <w:t>.</w:t>
        </w:r>
      </w:ins>
      <w:commentRangeEnd w:id="706"/>
      <w:ins w:id="725" w:author="Gen-Chang Hsu" w:date="2024-08-25T23:29:00Z" w16du:dateUtc="2024-08-26T03:29:00Z">
        <w:r w:rsidR="00946776">
          <w:rPr>
            <w:rStyle w:val="CommentReference"/>
          </w:rPr>
          <w:commentReference w:id="706"/>
        </w:r>
      </w:ins>
      <w:del w:id="726" w:author="Gen-Chang Hsu" w:date="2024-08-25T23:25:00Z" w16du:dateUtc="2024-08-26T03:25:00Z">
        <w:r w:rsidRPr="005C029F" w:rsidDel="000E12F5">
          <w:rPr>
            <w:rFonts w:cs="Times New Roman"/>
            <w:szCs w:val="28"/>
          </w:rPr>
          <w:delText xml:space="preserve"> </w:delText>
        </w:r>
      </w:del>
      <w:del w:id="727" w:author="Gen-Chang Hsu" w:date="2024-08-25T23:20:00Z" w16du:dateUtc="2024-08-26T03:20:00Z">
        <w:r w:rsidR="00BD1373" w:rsidDel="00B0188B">
          <w:rPr>
            <w:rFonts w:cs="Times New Roman"/>
            <w:szCs w:val="28"/>
          </w:rPr>
          <w:delText xml:space="preserve"> </w:delText>
        </w:r>
      </w:del>
      <w:moveFromRangeStart w:id="728" w:author="Gen-Chang Hsu" w:date="2024-08-25T23:21:00Z" w:name="move175520522"/>
      <w:moveFrom w:id="729"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728"/>
      <w:del w:id="730"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41C5325"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731"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732" w:author="Gen-Chang Hsu" w:date="2024-08-25T23:30:00Z" w16du:dateUtc="2024-08-26T03:30:00Z">
        <w:r w:rsidR="00413624">
          <w:rPr>
            <w:rFonts w:cs="Times New Roman"/>
            <w:szCs w:val="28"/>
          </w:rPr>
          <w:t xml:space="preserve"> results</w:t>
        </w:r>
      </w:ins>
      <w:del w:id="733"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734"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735"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736" w:author="Gen-Chang Hsu" w:date="2024-08-25T23:31:00Z" w16du:dateUtc="2024-08-26T03:31:00Z">
        <w:r w:rsidR="00D35B81">
          <w:rPr>
            <w:rFonts w:cs="Times New Roman"/>
            <w:szCs w:val="28"/>
          </w:rPr>
          <w:t xml:space="preserve"> </w:t>
        </w:r>
      </w:ins>
      <w:del w:id="737"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738"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739"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27739911" w:rsidR="007811BB" w:rsidRDefault="00DD4E15" w:rsidP="00FE6BE4">
      <w:pPr>
        <w:spacing w:after="0" w:line="480" w:lineRule="auto"/>
        <w:ind w:firstLine="720"/>
        <w:jc w:val="left"/>
        <w:rPr>
          <w:ins w:id="740" w:author="Gen-Chang Hsu" w:date="2024-08-27T13:47:00Z" w16du:dateUtc="2024-08-27T17:47: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w:t>
      </w:r>
      <w:r w:rsidRPr="005C029F">
        <w:rPr>
          <w:rFonts w:cs="Times New Roman"/>
          <w:szCs w:val="28"/>
        </w:rPr>
        <w:lastRenderedPageBreak/>
        <w:t xml:space="preserve">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ins w:id="741" w:author="Gen-Chang Hsu" w:date="2024-08-27T13:42:00Z" w16du:dateUtc="2024-08-27T17:42:00Z">
        <w:r w:rsidR="00E45DEE">
          <w:rPr>
            <w:rFonts w:cs="Times New Roman"/>
            <w:szCs w:val="28"/>
          </w:rPr>
          <w:t>may</w:t>
        </w:r>
      </w:ins>
      <w:del w:id="742" w:author="Gen-Chang Hsu" w:date="2024-08-27T13:42:00Z" w16du:dateUtc="2024-08-27T17:42:00Z">
        <w:r w:rsidR="006045A2" w:rsidRPr="005C029F" w:rsidDel="00E45DEE">
          <w:rPr>
            <w:rFonts w:cs="Times New Roman"/>
            <w:szCs w:val="28"/>
          </w:rPr>
          <w:delText>may</w:delText>
        </w:r>
      </w:del>
      <w:ins w:id="743" w:author="Gen-Chang Hsu" w:date="2024-08-27T13:42:00Z" w16du:dateUtc="2024-08-27T17:42:00Z">
        <w:r w:rsidR="00E45DEE">
          <w:rPr>
            <w:rFonts w:cs="Times New Roman"/>
            <w:szCs w:val="28"/>
          </w:rPr>
          <w:t xml:space="preserve"> </w:t>
        </w:r>
      </w:ins>
      <w:del w:id="744" w:author="Gen-Chang Hsu" w:date="2024-08-27T13:42:00Z" w16du:dateUtc="2024-08-27T17:42:00Z">
        <w:r w:rsidR="006045A2" w:rsidRPr="005C029F" w:rsidDel="00E45DEE">
          <w:rPr>
            <w:rFonts w:cs="Times New Roman"/>
            <w:szCs w:val="28"/>
          </w:rPr>
          <w:delText xml:space="preserve"> </w:delText>
        </w:r>
        <w:r w:rsidRPr="005C029F" w:rsidDel="00E45DEE">
          <w:rPr>
            <w:rFonts w:cs="Times New Roman"/>
            <w:szCs w:val="28"/>
          </w:rPr>
          <w:delText xml:space="preserve">require </w:delText>
        </w:r>
      </w:del>
      <w:r w:rsidRPr="005C029F">
        <w:rPr>
          <w:rFonts w:cs="Times New Roman"/>
          <w:szCs w:val="28"/>
        </w:rPr>
        <w:t>complement</w:t>
      </w:r>
      <w:del w:id="745" w:author="Gen-Chang Hsu" w:date="2024-08-27T13:42:00Z" w16du:dateUtc="2024-08-27T17:42:00Z">
        <w:r w:rsidRPr="005C029F" w:rsidDel="00E45DEE">
          <w:rPr>
            <w:rFonts w:cs="Times New Roman"/>
            <w:szCs w:val="28"/>
          </w:rPr>
          <w:delText>ing</w:delText>
        </w:r>
      </w:del>
      <w:r w:rsidRPr="005C029F">
        <w:rPr>
          <w:rFonts w:cs="Times New Roman"/>
          <w:szCs w:val="28"/>
        </w:rPr>
        <w:t xml:space="preserve"> stable isotope analysis with field observations of predator and pest populations</w:t>
      </w:r>
      <w:ins w:id="746" w:author="Gen-Chang Hsu" w:date="2024-08-27T13:43:00Z" w16du:dateUtc="2024-08-27T17:43:00Z">
        <w:r w:rsidR="00E45DEE">
          <w:rPr>
            <w:rFonts w:cs="Times New Roman"/>
            <w:szCs w:val="28"/>
          </w:rPr>
          <w:t xml:space="preserve"> as well as </w:t>
        </w:r>
      </w:ins>
      <w:del w:id="747" w:author="Gen-Chang Hsu" w:date="2024-08-27T13:43:00Z" w16du:dateUtc="2024-08-27T17:43:00Z">
        <w:r w:rsidRPr="005C029F" w:rsidDel="00E45DEE">
          <w:rPr>
            <w:rFonts w:cs="Times New Roman"/>
            <w:szCs w:val="28"/>
          </w:rPr>
          <w:delText xml:space="preserve">. </w:delText>
        </w:r>
        <w:r w:rsidR="004F1203" w:rsidDel="00E45DEE">
          <w:rPr>
            <w:rFonts w:cs="Times New Roman"/>
            <w:szCs w:val="28"/>
          </w:rPr>
          <w:delText xml:space="preserve"> </w:delText>
        </w:r>
        <w:r w:rsidR="00004AEF" w:rsidDel="00E45DEE">
          <w:rPr>
            <w:rFonts w:cs="Times New Roman"/>
            <w:szCs w:val="28"/>
          </w:rPr>
          <w:delText xml:space="preserve">Furthermore, future work may examine </w:delText>
        </w:r>
      </w:del>
      <w:r w:rsidR="00004AEF">
        <w:rPr>
          <w:rFonts w:cs="Times New Roman"/>
          <w:szCs w:val="28"/>
        </w:rPr>
        <w:t>cro</w:t>
      </w:r>
      <w:ins w:id="748" w:author="Gen-Chang Hsu" w:date="2024-08-27T13:44:00Z" w16du:dateUtc="2024-08-27T17:44:00Z">
        <w:r w:rsidR="00E45DEE">
          <w:rPr>
            <w:rFonts w:cs="Times New Roman"/>
            <w:szCs w:val="28"/>
          </w:rPr>
          <w:t xml:space="preserve">p </w:t>
        </w:r>
      </w:ins>
      <w:del w:id="749" w:author="Gen-Chang Hsu" w:date="2024-08-27T13:44:00Z" w16du:dateUtc="2024-08-27T17:44:00Z">
        <w:r w:rsidR="00004AEF" w:rsidDel="00E45DEE">
          <w:rPr>
            <w:rFonts w:cs="Times New Roman"/>
            <w:szCs w:val="28"/>
          </w:rPr>
          <w:delText xml:space="preserve">p damage and </w:delText>
        </w:r>
      </w:del>
      <w:r w:rsidR="001B48A7">
        <w:rPr>
          <w:rFonts w:cs="Times New Roman"/>
          <w:szCs w:val="28"/>
        </w:rPr>
        <w:t>production</w:t>
      </w:r>
      <w:r w:rsidR="00004AEF">
        <w:rPr>
          <w:rFonts w:cs="Times New Roman"/>
          <w:szCs w:val="28"/>
        </w:rPr>
        <w:t xml:space="preserve"> to reveal the </w:t>
      </w:r>
      <w:ins w:id="750" w:author="Gen-Chang Hsu" w:date="2024-08-27T13:43:00Z" w16du:dateUtc="2024-08-27T17:43:00Z">
        <w:r w:rsidR="00E45DEE">
          <w:rPr>
            <w:rFonts w:cs="Times New Roman"/>
            <w:szCs w:val="28"/>
          </w:rPr>
          <w:t xml:space="preserve">overall </w:t>
        </w:r>
      </w:ins>
      <w:r w:rsidR="00004AEF">
        <w:rPr>
          <w:rFonts w:cs="Times New Roman"/>
          <w:szCs w:val="28"/>
        </w:rPr>
        <w:t>effect</w:t>
      </w:r>
      <w:ins w:id="751" w:author="Gen-Chang Hsu" w:date="2024-08-27T13:44:00Z" w16du:dateUtc="2024-08-27T17:44:00Z">
        <w:r w:rsidR="00E45DEE">
          <w:rPr>
            <w:rFonts w:cs="Times New Roman"/>
            <w:szCs w:val="28"/>
          </w:rPr>
          <w:t>s</w:t>
        </w:r>
      </w:ins>
      <w:r w:rsidR="00004AEF">
        <w:rPr>
          <w:rFonts w:cs="Times New Roman"/>
          <w:szCs w:val="28"/>
        </w:rPr>
        <w:t xml:space="preserve"> of GAPs on</w:t>
      </w:r>
      <w:r w:rsidR="003715A2">
        <w:rPr>
          <w:rFonts w:cs="Times New Roman"/>
          <w:szCs w:val="28"/>
        </w:rPr>
        <w:t xml:space="preserve"> pest control and</w:t>
      </w:r>
      <w:r w:rsidR="00004AEF">
        <w:rPr>
          <w:rFonts w:cs="Times New Roman"/>
          <w:szCs w:val="28"/>
        </w:rPr>
        <w:t xml:space="preserve"> crop performance.  </w:t>
      </w:r>
    </w:p>
    <w:p w14:paraId="2A9B0BAB" w14:textId="77777777" w:rsidR="004378B7" w:rsidRDefault="004378B7" w:rsidP="00FE6BE4">
      <w:pPr>
        <w:spacing w:after="0" w:line="480" w:lineRule="auto"/>
        <w:ind w:firstLine="720"/>
        <w:jc w:val="left"/>
        <w:rPr>
          <w:ins w:id="752" w:author="Gen-Chang Hsu" w:date="2024-08-25T22:29:00Z" w16du:dateUtc="2024-08-26T02:29:00Z"/>
          <w:rFonts w:cs="Times New Roman"/>
          <w:szCs w:val="28"/>
        </w:rPr>
      </w:pPr>
    </w:p>
    <w:p w14:paraId="7F9EEF54" w14:textId="4752EDBF" w:rsidR="00F43656" w:rsidRDefault="00DD4E15" w:rsidP="00FE6BE4">
      <w:pPr>
        <w:spacing w:after="0" w:line="480" w:lineRule="auto"/>
        <w:ind w:firstLine="720"/>
        <w:jc w:val="left"/>
        <w:rPr>
          <w:ins w:id="753" w:author="Gen-Chang Hsu" w:date="2024-08-27T13:49:00Z" w16du:dateUtc="2024-08-27T17:49:00Z"/>
          <w:rFonts w:cs="Times New Roman"/>
          <w:szCs w:val="28"/>
        </w:rPr>
      </w:pPr>
      <w:del w:id="754" w:author="Gen-Chang Hsu" w:date="2024-08-27T13:47:00Z" w16du:dateUtc="2024-08-27T17:47:00Z">
        <w:r w:rsidRPr="005C029F" w:rsidDel="00F43656">
          <w:rPr>
            <w:rFonts w:cs="Times New Roman"/>
            <w:szCs w:val="28"/>
          </w:rPr>
          <w:delText>Second,</w:delText>
        </w:r>
      </w:del>
      <w:ins w:id="755" w:author="Gen-Chang Hsu" w:date="2024-08-27T13:47:00Z" w16du:dateUtc="2024-08-27T17:47:00Z">
        <w:r w:rsidR="00F43656">
          <w:rPr>
            <w:rFonts w:cs="Times New Roman"/>
            <w:szCs w:val="28"/>
          </w:rPr>
          <w:t xml:space="preserve">Another </w:t>
        </w:r>
      </w:ins>
      <w:ins w:id="756" w:author="Gen-Chang Hsu" w:date="2024-08-27T13:48:00Z" w16du:dateUtc="2024-08-27T17:48:00Z">
        <w:r w:rsidR="004378B7">
          <w:rPr>
            <w:rFonts w:cs="Times New Roman"/>
            <w:szCs w:val="28"/>
          </w:rPr>
          <w:t xml:space="preserve">factor that can potentially affect predator-pest interactions and </w:t>
        </w:r>
        <w:proofErr w:type="spellStart"/>
        <w:r w:rsidR="004378B7">
          <w:rPr>
            <w:rFonts w:cs="Times New Roman"/>
            <w:szCs w:val="28"/>
          </w:rPr>
          <w:t>GAPs’</w:t>
        </w:r>
        <w:proofErr w:type="spellEnd"/>
        <w:r w:rsidR="004378B7">
          <w:rPr>
            <w:rFonts w:cs="Times New Roman"/>
            <w:szCs w:val="28"/>
          </w:rPr>
          <w:t xml:space="preserve"> biocontrol effectiveness </w:t>
        </w:r>
      </w:ins>
      <w:ins w:id="757" w:author="Gen-Chang Hsu" w:date="2024-08-27T13:47:00Z" w16du:dateUtc="2024-08-27T17:47:00Z">
        <w:r w:rsidR="00F43656">
          <w:rPr>
            <w:rFonts w:cs="Times New Roman"/>
            <w:szCs w:val="28"/>
          </w:rPr>
          <w:t>is intraguild predation</w:t>
        </w:r>
      </w:ins>
      <w:ins w:id="758" w:author="Gen-Chang Hsu" w:date="2024-08-27T13:48:00Z" w16du:dateUtc="2024-08-27T17:48:00Z">
        <w:r w:rsidR="004378B7">
          <w:rPr>
            <w:rFonts w:cs="Times New Roman"/>
            <w:szCs w:val="28"/>
          </w:rPr>
          <w:t>.</w:t>
        </w:r>
      </w:ins>
      <w:del w:id="759" w:author="Gen-Chang Hsu" w:date="2024-08-27T13:48:00Z" w16du:dateUtc="2024-08-27T17:48:00Z">
        <w:r w:rsidRPr="005C029F" w:rsidDel="004378B7">
          <w:rPr>
            <w:rFonts w:cs="Times New Roman"/>
            <w:szCs w:val="28"/>
          </w:rPr>
          <w:delText xml:space="preserve"> </w:delText>
        </w:r>
      </w:del>
    </w:p>
    <w:p w14:paraId="01B94EC9" w14:textId="237CB4BE" w:rsidR="00BB1BD9" w:rsidRDefault="00BB1BD9" w:rsidP="00FE6BE4">
      <w:pPr>
        <w:spacing w:after="0" w:line="480" w:lineRule="auto"/>
        <w:ind w:firstLine="720"/>
        <w:jc w:val="left"/>
        <w:rPr>
          <w:ins w:id="760" w:author="Gen-Chang Hsu" w:date="2024-08-27T13:47:00Z" w16du:dateUtc="2024-08-27T17:47:00Z"/>
          <w:rFonts w:cs="Times New Roman"/>
          <w:szCs w:val="28"/>
        </w:rPr>
      </w:pPr>
      <w:ins w:id="761" w:author="Gen-Chang Hsu" w:date="2024-08-27T13:49:00Z" w16du:dateUtc="2024-08-27T17:49:00Z">
        <w:r>
          <w:rPr>
            <w:rFonts w:cs="Times New Roman"/>
            <w:szCs w:val="28"/>
          </w:rPr>
          <w:t>For example, XXX</w:t>
        </w:r>
      </w:ins>
    </w:p>
    <w:p w14:paraId="675CC689" w14:textId="77777777" w:rsidR="00BB1BD9" w:rsidRDefault="00DD4E15" w:rsidP="00FE6BE4">
      <w:pPr>
        <w:spacing w:after="0" w:line="480" w:lineRule="auto"/>
        <w:ind w:firstLine="720"/>
        <w:jc w:val="left"/>
        <w:rPr>
          <w:ins w:id="762" w:author="Gen-Chang Hsu" w:date="2024-08-27T13:49:00Z" w16du:dateUtc="2024-08-27T17:49:00Z"/>
          <w:rFonts w:cs="Times New Roman"/>
          <w:szCs w:val="28"/>
        </w:rPr>
      </w:pPr>
      <w:r w:rsidRPr="005C029F">
        <w:rPr>
          <w:rFonts w:cs="Times New Roman"/>
          <w:szCs w:val="28"/>
        </w:rPr>
        <w:t>while intra</w:t>
      </w:r>
      <w:del w:id="763" w:author="Gen-Chang Hsu" w:date="2024-08-27T13:45:00Z" w16du:dateUtc="2024-08-27T17:45:00Z">
        <w:r w:rsidRPr="005C029F" w:rsidDel="00EF2E12">
          <w:rPr>
            <w:rFonts w:cs="Times New Roman"/>
            <w:szCs w:val="28"/>
          </w:rPr>
          <w:delText>-</w:delText>
        </w:r>
      </w:del>
      <w:r w:rsidRPr="005C029F">
        <w:rPr>
          <w:rFonts w:cs="Times New Roman"/>
          <w:szCs w:val="28"/>
        </w:rPr>
        <w:t xml:space="preserve">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p>
    <w:p w14:paraId="0B9C28A8" w14:textId="2BC87E97" w:rsidR="004378B7" w:rsidRDefault="00431BDD" w:rsidP="00FE6BE4">
      <w:pPr>
        <w:spacing w:after="0" w:line="480" w:lineRule="auto"/>
        <w:ind w:firstLine="720"/>
        <w:jc w:val="left"/>
        <w:rPr>
          <w:ins w:id="764" w:author="Gen-Chang Hsu" w:date="2024-08-27T13:47:00Z" w16du:dateUtc="2024-08-27T17:47:00Z"/>
          <w:rFonts w:cs="Times New Roman"/>
          <w:szCs w:val="28"/>
        </w:rPr>
      </w:pPr>
      <w:del w:id="765" w:author="Gen-Chang Hsu" w:date="2024-08-27T13:49:00Z" w16du:dateUtc="2024-08-27T17:49:00Z">
        <w:r w:rsidRPr="005C029F" w:rsidDel="00BB1BD9">
          <w:rPr>
            <w:rFonts w:cs="Times New Roman"/>
            <w:szCs w:val="28"/>
          </w:rPr>
          <w:delText>i</w:delText>
        </w:r>
      </w:del>
      <w:ins w:id="766" w:author="Gen-Chang Hsu" w:date="2024-08-27T13:49:00Z" w16du:dateUtc="2024-08-27T17:49:00Z">
        <w:r w:rsidR="00BB1BD9">
          <w:rPr>
            <w:rFonts w:cs="Times New Roman"/>
            <w:szCs w:val="28"/>
          </w:rPr>
          <w:t>We</w:t>
        </w:r>
      </w:ins>
      <w:del w:id="767" w:author="Gen-Chang Hsu" w:date="2024-08-27T13:49:00Z" w16du:dateUtc="2024-08-27T17:49:00Z">
        <w:r w:rsidRPr="005C029F" w:rsidDel="00BB1BD9">
          <w:rPr>
            <w:rFonts w:cs="Times New Roman"/>
            <w:szCs w:val="28"/>
          </w:rPr>
          <w:delText>t</w:delText>
        </w:r>
      </w:del>
      <w:r w:rsidR="00DD4E15" w:rsidRPr="005C029F">
        <w:rPr>
          <w:rFonts w:cs="Times New Roman"/>
          <w:szCs w:val="28"/>
        </w:rPr>
        <w:t xml:space="preserve"> </w:t>
      </w:r>
      <w:ins w:id="768" w:author="Gen-Chang Hsu" w:date="2024-08-27T13:49:00Z" w16du:dateUtc="2024-08-27T17:49:00Z">
        <w:r w:rsidR="00BB1BD9">
          <w:rPr>
            <w:rFonts w:cs="Times New Roman"/>
            <w:szCs w:val="28"/>
          </w:rPr>
          <w:t>did</w:t>
        </w:r>
      </w:ins>
      <w:del w:id="769" w:author="Gen-Chang Hsu" w:date="2024-08-27T13:49:00Z" w16du:dateUtc="2024-08-27T17:49:00Z">
        <w:r w:rsidR="00DD4E15" w:rsidRPr="005C029F" w:rsidDel="00BB1BD9">
          <w:rPr>
            <w:rFonts w:cs="Times New Roman"/>
            <w:szCs w:val="28"/>
          </w:rPr>
          <w:delText>was</w:delText>
        </w:r>
      </w:del>
      <w:r w:rsidR="00DD4E15" w:rsidRPr="005C029F">
        <w:rPr>
          <w:rFonts w:cs="Times New Roman"/>
          <w:szCs w:val="28"/>
        </w:rPr>
        <w:t xml:space="preserve"> not </w:t>
      </w:r>
      <w:ins w:id="770" w:author="Gen-Chang Hsu" w:date="2024-08-27T13:51:00Z" w16du:dateUtc="2024-08-27T17:51:00Z">
        <w:r w:rsidR="004D736E">
          <w:rPr>
            <w:rFonts w:cs="Times New Roman"/>
            <w:szCs w:val="28"/>
          </w:rPr>
          <w:t xml:space="preserve">attempt to </w:t>
        </w:r>
      </w:ins>
      <w:r w:rsidR="00165307">
        <w:rPr>
          <w:rFonts w:cs="Times New Roman"/>
          <w:szCs w:val="28"/>
        </w:rPr>
        <w:t>quantif</w:t>
      </w:r>
      <w:ins w:id="771" w:author="Gen-Chang Hsu" w:date="2024-08-27T13:51:00Z" w16du:dateUtc="2024-08-27T17:51:00Z">
        <w:r w:rsidR="004D736E">
          <w:rPr>
            <w:rFonts w:cs="Times New Roman"/>
            <w:szCs w:val="28"/>
          </w:rPr>
          <w:t>y intraguild predation</w:t>
        </w:r>
      </w:ins>
      <w:del w:id="772" w:author="Gen-Chang Hsu" w:date="2024-08-27T13:51:00Z" w16du:dateUtc="2024-08-27T17:51:00Z">
        <w:r w:rsidR="00165307" w:rsidDel="004D736E">
          <w:rPr>
            <w:rFonts w:cs="Times New Roman"/>
            <w:szCs w:val="28"/>
          </w:rPr>
          <w:delText>ied</w:delText>
        </w:r>
      </w:del>
      <w:r w:rsidR="00DD4E15" w:rsidRPr="005C029F">
        <w:rPr>
          <w:rFonts w:cs="Times New Roman"/>
          <w:szCs w:val="28"/>
        </w:rPr>
        <w:t xml:space="preserve"> in our diet composition analysis </w:t>
      </w:r>
      <w:del w:id="773" w:author="Gen-Chang Hsu" w:date="2024-08-27T13:51:00Z" w16du:dateUtc="2024-08-27T17:51:00Z">
        <w:r w:rsidRPr="005C029F" w:rsidDel="004D736E">
          <w:rPr>
            <w:rFonts w:cs="Times New Roman"/>
            <w:szCs w:val="28"/>
          </w:rPr>
          <w:delText>due to</w:delText>
        </w:r>
      </w:del>
      <w:ins w:id="774" w:author="Gen-Chang Hsu" w:date="2024-08-27T13:51:00Z" w16du:dateUtc="2024-08-27T17:51:00Z">
        <w:r w:rsidR="004D736E">
          <w:rPr>
            <w:rFonts w:cs="Times New Roman"/>
            <w:szCs w:val="28"/>
          </w:rPr>
          <w:t>because of</w:t>
        </w:r>
      </w:ins>
      <w:r w:rsidRPr="005C029F">
        <w:rPr>
          <w:rFonts w:cs="Times New Roman"/>
          <w:szCs w:val="28"/>
        </w:rPr>
        <w:t xml:space="preserve"> the limitation of </w:t>
      </w:r>
      <w:del w:id="775" w:author="Gen-Chang Hsu" w:date="2024-08-27T13:49:00Z" w16du:dateUtc="2024-08-27T17:49:00Z">
        <w:r w:rsidR="00DD4E15" w:rsidRPr="005C029F" w:rsidDel="00BB1BD9">
          <w:rPr>
            <w:rFonts w:cs="Times New Roman"/>
            <w:szCs w:val="28"/>
          </w:rPr>
          <w:delText xml:space="preserve"> </w:delText>
        </w:r>
      </w:del>
      <w:r w:rsidR="00DD4E15" w:rsidRPr="005C029F">
        <w:rPr>
          <w:rFonts w:cs="Times New Roman"/>
          <w:szCs w:val="28"/>
        </w:rPr>
        <w:t>stable isotope mixing models</w:t>
      </w:r>
      <w:ins w:id="776" w:author="Gen-Chang Hsu" w:date="2024-08-27T13:52:00Z" w16du:dateUtc="2024-08-27T17:52:00Z">
        <w:r w:rsidR="00B47EAF">
          <w:rPr>
            <w:rFonts w:cs="Times New Roman"/>
            <w:szCs w:val="28"/>
          </w:rPr>
          <w:t xml:space="preserve"> (including predator isotope data as both prey source and consumer is not recommended)</w:t>
        </w:r>
      </w:ins>
      <w:r w:rsidR="00DD4E15"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00DD4E15" w:rsidRPr="005C029F">
        <w:rPr>
          <w:rFonts w:cs="Times New Roman"/>
          <w:szCs w:val="28"/>
        </w:rPr>
        <w:t>.</w:t>
      </w:r>
      <w:ins w:id="777" w:author="Gen-Chang Hsu" w:date="2024-08-27T13:49:00Z" w16du:dateUtc="2024-08-27T17:49:00Z">
        <w:r w:rsidR="00BB1BD9">
          <w:rPr>
            <w:rFonts w:cs="Times New Roman"/>
            <w:szCs w:val="28"/>
          </w:rPr>
          <w:t xml:space="preserve"> </w:t>
        </w:r>
      </w:ins>
      <w:del w:id="778" w:author="Gen-Chang Hsu" w:date="2024-08-27T13:49:00Z" w16du:dateUtc="2024-08-27T17:49:00Z">
        <w:r w:rsidR="00DD4E15" w:rsidRPr="005C029F" w:rsidDel="00BB1BD9">
          <w:rPr>
            <w:rFonts w:cs="Times New Roman"/>
            <w:szCs w:val="28"/>
          </w:rPr>
          <w:delText xml:space="preserve"> </w:delText>
        </w:r>
        <w:r w:rsidR="004F1203" w:rsidDel="00BB1BD9">
          <w:rPr>
            <w:rFonts w:cs="Times New Roman"/>
            <w:szCs w:val="28"/>
          </w:rPr>
          <w:delText xml:space="preserve"> </w:delText>
        </w:r>
      </w:del>
    </w:p>
    <w:p w14:paraId="1F0C7FBA" w14:textId="37FB2362" w:rsidR="00BB1BD9" w:rsidRDefault="009A7C41" w:rsidP="00FE6BE4">
      <w:pPr>
        <w:spacing w:after="0" w:line="480" w:lineRule="auto"/>
        <w:ind w:firstLine="720"/>
        <w:jc w:val="left"/>
        <w:rPr>
          <w:ins w:id="779" w:author="Gen-Chang Hsu" w:date="2024-08-27T13:49:00Z" w16du:dateUtc="2024-08-27T17:49:00Z"/>
          <w:rFonts w:cs="Times New Roman"/>
          <w:szCs w:val="28"/>
        </w:rPr>
      </w:pPr>
      <w:r>
        <w:rPr>
          <w:rFonts w:cs="Times New Roman"/>
          <w:szCs w:val="28"/>
        </w:rPr>
        <w:t>H</w:t>
      </w:r>
      <w:r w:rsidR="00DD4E15"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ins w:id="780" w:author="Gen-Chang Hsu" w:date="2024-08-27T13:46:00Z" w16du:dateUtc="2024-08-27T17:46:00Z">
        <w:r w:rsidR="00596FF3">
          <w:rPr>
            <w:rFonts w:cs="Times New Roman"/>
            <w:szCs w:val="28"/>
          </w:rPr>
          <w:t xml:space="preserve"> (</w:t>
        </w:r>
      </w:ins>
      <w:ins w:id="781" w:author="Gen-Chang Hsu" w:date="2024-08-27T13:53:00Z" w16du:dateUtc="2024-08-27T17:53:00Z">
        <w:r w:rsidR="00794EF1">
          <w:rPr>
            <w:rFonts w:cs="Times New Roman"/>
            <w:szCs w:val="28"/>
          </w:rPr>
          <w:t xml:space="preserve">especially at the late crop season; </w:t>
        </w:r>
      </w:ins>
      <w:ins w:id="782" w:author="Gen-Chang Hsu" w:date="2024-08-27T13:46:00Z" w16du:dateUtc="2024-08-27T17:46:00Z">
        <w:r w:rsidR="00596FF3">
          <w:rPr>
            <w:rFonts w:cs="Times New Roman"/>
            <w:szCs w:val="28"/>
          </w:rPr>
          <w:t>Fig. Ab)</w:t>
        </w:r>
      </w:ins>
      <w:r w:rsidR="00782B12" w:rsidRPr="005C029F">
        <w:rPr>
          <w:rFonts w:cs="Times New Roman"/>
          <w:szCs w:val="28"/>
        </w:rPr>
        <w:t xml:space="preserve"> and form</w:t>
      </w:r>
      <w:r>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00DD4E15" w:rsidRPr="005C029F">
        <w:rPr>
          <w:rFonts w:cs="Times New Roman"/>
          <w:szCs w:val="28"/>
        </w:rPr>
        <w:t>ntra</w:t>
      </w:r>
      <w:del w:id="783" w:author="Gen-Chang Hsu" w:date="2024-08-27T13:45:00Z" w16du:dateUtc="2024-08-27T17:45:00Z">
        <w:r w:rsidR="00DD4E15" w:rsidRPr="005C029F" w:rsidDel="00EF2E12">
          <w:rPr>
            <w:rFonts w:cs="Times New Roman"/>
            <w:szCs w:val="28"/>
          </w:rPr>
          <w:delText>-</w:delText>
        </w:r>
      </w:del>
      <w:r w:rsidR="00DD4E15" w:rsidRPr="005C029F">
        <w:rPr>
          <w:rFonts w:cs="Times New Roman"/>
          <w:szCs w:val="28"/>
        </w:rPr>
        <w:t xml:space="preserve">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p>
    <w:p w14:paraId="048DADBD" w14:textId="597B1423" w:rsidR="00BB1BD9" w:rsidRDefault="00BB1BD9" w:rsidP="00FE6BE4">
      <w:pPr>
        <w:spacing w:after="0" w:line="480" w:lineRule="auto"/>
        <w:ind w:firstLine="720"/>
        <w:jc w:val="left"/>
        <w:rPr>
          <w:ins w:id="784" w:author="Gen-Chang Hsu" w:date="2024-08-27T13:49:00Z" w16du:dateUtc="2024-08-27T17:49:00Z"/>
          <w:rFonts w:cs="Times New Roman"/>
          <w:szCs w:val="28"/>
        </w:rPr>
      </w:pPr>
      <w:ins w:id="785" w:author="Gen-Chang Hsu" w:date="2024-08-27T13:49:00Z" w16du:dateUtc="2024-08-27T17:49:00Z">
        <w:r>
          <w:rPr>
            <w:rFonts w:cs="Times New Roman"/>
            <w:szCs w:val="28"/>
          </w:rPr>
          <w:t>Moreover, the</w:t>
        </w:r>
      </w:ins>
      <w:ins w:id="786" w:author="Gen-Chang Hsu" w:date="2024-08-27T13:50:00Z" w16du:dateUtc="2024-08-27T17:50:00Z">
        <w:r>
          <w:rPr>
            <w:rFonts w:cs="Times New Roman"/>
            <w:szCs w:val="28"/>
          </w:rPr>
          <w:t xml:space="preserve"> isotope signatures of</w:t>
        </w:r>
      </w:ins>
      <w:ins w:id="787" w:author="Gen-Chang Hsu" w:date="2024-08-27T13:49:00Z" w16du:dateUtc="2024-08-27T17:49:00Z">
        <w:r>
          <w:rPr>
            <w:rFonts w:cs="Times New Roman"/>
            <w:szCs w:val="28"/>
          </w:rPr>
          <w:t xml:space="preserve"> predator </w:t>
        </w:r>
      </w:ins>
      <w:ins w:id="788" w:author="Gen-Chang Hsu" w:date="2024-08-27T13:50:00Z" w16du:dateUtc="2024-08-27T17:50:00Z">
        <w:r>
          <w:rPr>
            <w:rFonts w:cs="Times New Roman"/>
            <w:szCs w:val="28"/>
          </w:rPr>
          <w:t xml:space="preserve">individuals lie well within the prey source polygon (Fig. S1), suggesting that intraguild predation, </w:t>
        </w:r>
      </w:ins>
      <w:ins w:id="789" w:author="Gen-Chang Hsu" w:date="2024-08-27T13:51:00Z" w16du:dateUtc="2024-08-27T17:51:00Z">
        <w:r>
          <w:rPr>
            <w:rFonts w:cs="Times New Roman"/>
            <w:szCs w:val="28"/>
          </w:rPr>
          <w:t>if not absent</w:t>
        </w:r>
      </w:ins>
      <w:ins w:id="790" w:author="Gen-Chang Hsu" w:date="2024-08-27T13:50:00Z" w16du:dateUtc="2024-08-27T17:50:00Z">
        <w:r>
          <w:rPr>
            <w:rFonts w:cs="Times New Roman"/>
            <w:szCs w:val="28"/>
          </w:rPr>
          <w:t>, might be relatively minor.</w:t>
        </w:r>
      </w:ins>
    </w:p>
    <w:p w14:paraId="3D85A679" w14:textId="6143E3F9" w:rsidR="005B0566" w:rsidRPr="005C029F" w:rsidRDefault="00ED5BF1" w:rsidP="00FE6BE4">
      <w:pPr>
        <w:spacing w:after="0" w:line="480" w:lineRule="auto"/>
        <w:ind w:firstLine="720"/>
        <w:jc w:val="left"/>
        <w:rPr>
          <w:rFonts w:cs="Times New Roman"/>
          <w:szCs w:val="28"/>
        </w:rPr>
      </w:pPr>
      <w:r w:rsidRPr="005C029F">
        <w:rPr>
          <w:rFonts w:cs="Times New Roman"/>
          <w:szCs w:val="28"/>
        </w:rPr>
        <w:t>Regardless</w:t>
      </w:r>
      <w:r w:rsidR="00DD4E15" w:rsidRPr="005C029F">
        <w:rPr>
          <w:rFonts w:cs="Times New Roman"/>
          <w:szCs w:val="28"/>
        </w:rPr>
        <w:t>, we caution that our diet estimates of predators (without predator-predator interference) might not apply to systems where intra</w:t>
      </w:r>
      <w:del w:id="791" w:author="Gen-Chang Hsu" w:date="2024-08-27T13:45:00Z" w16du:dateUtc="2024-08-27T17:45:00Z">
        <w:r w:rsidR="00DD4E15" w:rsidRPr="005C029F" w:rsidDel="00EF2E12">
          <w:rPr>
            <w:rFonts w:cs="Times New Roman"/>
            <w:szCs w:val="28"/>
          </w:rPr>
          <w:delText>-</w:delText>
        </w:r>
      </w:del>
      <w:r w:rsidR="00DD4E15" w:rsidRPr="005C029F">
        <w:rPr>
          <w:rFonts w:cs="Times New Roman"/>
          <w:szCs w:val="28"/>
        </w:rPr>
        <w:t>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6D6AB6F"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del w:id="792" w:author="Gen-Chang Hsu" w:date="2024-08-27T14:04:00Z" w16du:dateUtc="2024-08-27T18:04:00Z">
        <w:r w:rsidRPr="005C029F" w:rsidDel="0084331F">
          <w:rPr>
            <w:rFonts w:cs="Times New Roman"/>
          </w:rPr>
          <w:delText xml:space="preserve">tool </w:delText>
        </w:r>
      </w:del>
      <w:ins w:id="793" w:author="Gen-Chang Hsu" w:date="2024-08-27T14:04:00Z" w16du:dateUtc="2024-08-27T18:04:00Z">
        <w:r w:rsidR="0084331F">
          <w:rPr>
            <w:rFonts w:cs="Times New Roman"/>
          </w:rPr>
          <w:t>approach</w:t>
        </w:r>
        <w:r w:rsidR="0084331F" w:rsidRPr="005C029F">
          <w:rPr>
            <w:rFonts w:cs="Times New Roman"/>
          </w:rPr>
          <w:t xml:space="preserve"> </w:t>
        </w:r>
        <w:r w:rsidR="0084331F">
          <w:rPr>
            <w:rFonts w:cs="Times New Roman"/>
          </w:rPr>
          <w:t>to</w:t>
        </w:r>
      </w:ins>
      <w:del w:id="794" w:author="Gen-Chang Hsu" w:date="2024-08-27T14:04:00Z" w16du:dateUtc="2024-08-27T18:04:00Z">
        <w:r w:rsidR="00FB5E74" w:rsidDel="0084331F">
          <w:rPr>
            <w:rFonts w:cs="Times New Roman"/>
          </w:rPr>
          <w:delText>for</w:delText>
        </w:r>
      </w:del>
      <w:r w:rsidR="00FB5E74">
        <w:rPr>
          <w:rFonts w:cs="Times New Roman"/>
        </w:rPr>
        <w:t xml:space="preserve">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w:t>
      </w:r>
      <w:del w:id="795" w:author="Gen-Chang Hsu" w:date="2024-08-27T14:08:00Z" w16du:dateUtc="2024-08-27T18:08:00Z">
        <w:r w:rsidRPr="005C029F" w:rsidDel="008F48A0">
          <w:rPr>
            <w:rFonts w:cs="Times New Roman"/>
            <w:szCs w:val="28"/>
          </w:rPr>
          <w:delText>GAPs</w:delText>
        </w:r>
        <w:r w:rsidR="006D0326" w:rsidDel="008F48A0">
          <w:rPr>
            <w:rFonts w:cs="Times New Roman"/>
            <w:szCs w:val="28"/>
          </w:rPr>
          <w:delText xml:space="preserve"> </w:delText>
        </w:r>
      </w:del>
      <w:ins w:id="796" w:author="Gen-Chang Hsu" w:date="2024-08-27T14:08:00Z" w16du:dateUtc="2024-08-27T18:08:00Z">
        <w:r w:rsidR="008F48A0">
          <w:rPr>
            <w:rFonts w:cs="Times New Roman"/>
            <w:szCs w:val="28"/>
          </w:rPr>
          <w:t>generalist arthropod predators</w:t>
        </w:r>
        <w:r w:rsidR="008F48A0">
          <w:rPr>
            <w:rFonts w:cs="Times New Roman"/>
            <w:szCs w:val="28"/>
          </w:rPr>
          <w:t xml:space="preserve"> </w:t>
        </w:r>
      </w:ins>
      <w:r w:rsidR="006D0326">
        <w:rPr>
          <w:rFonts w:cs="Times New Roman"/>
          <w:szCs w:val="28"/>
        </w:rPr>
        <w:t>(spiders and ladybeetles) over the rice grow</w:t>
      </w:r>
      <w:ins w:id="797" w:author="Gen-Chang Hsu" w:date="2024-08-27T14:05:00Z" w16du:dateUtc="2024-08-27T18:05:00Z">
        <w:r w:rsidR="0084331F">
          <w:rPr>
            <w:rFonts w:cs="Times New Roman"/>
            <w:szCs w:val="28"/>
          </w:rPr>
          <w:t>ing</w:t>
        </w:r>
      </w:ins>
      <w:del w:id="798" w:author="Gen-Chang Hsu" w:date="2024-08-27T14:05:00Z" w16du:dateUtc="2024-08-27T18:05:00Z">
        <w:r w:rsidR="006D0326" w:rsidDel="0084331F">
          <w:rPr>
            <w:rFonts w:cs="Times New Roman"/>
            <w:szCs w:val="28"/>
          </w:rPr>
          <w:delText>th</w:delText>
        </w:r>
      </w:del>
      <w:r w:rsidR="006D0326">
        <w:rPr>
          <w:rFonts w:cs="Times New Roman"/>
          <w:szCs w:val="28"/>
        </w:rPr>
        <w:t xml:space="preserve"> season</w:t>
      </w:r>
      <w:r w:rsidRPr="005C029F">
        <w:rPr>
          <w:rFonts w:cs="Times New Roman"/>
          <w:szCs w:val="28"/>
        </w:rPr>
        <w:t xml:space="preserve"> and </w:t>
      </w:r>
      <w:ins w:id="799" w:author="Gen-Chang Hsu" w:date="2024-08-27T14:05:00Z" w16du:dateUtc="2024-08-27T18:05:00Z">
        <w:r w:rsidR="0084331F">
          <w:rPr>
            <w:rFonts w:cs="Times New Roman"/>
            <w:szCs w:val="28"/>
          </w:rPr>
          <w:t xml:space="preserve">by </w:t>
        </w:r>
      </w:ins>
      <w:r w:rsidRPr="005C029F">
        <w:rPr>
          <w:rFonts w:cs="Times New Roman"/>
          <w:szCs w:val="28"/>
        </w:rPr>
        <w:t xml:space="preserve">identifying the underlying mechanisms for enemy-pest interactions in rice farms </w:t>
      </w:r>
      <w:ins w:id="800" w:author="Gen-Chang Hsu" w:date="2024-08-27T14:06:00Z" w16du:dateUtc="2024-08-27T18:06:00Z">
        <w:r w:rsidR="0084331F">
          <w:rPr>
            <w:rFonts w:cs="Times New Roman"/>
            <w:szCs w:val="28"/>
          </w:rPr>
          <w:t>for</w:t>
        </w:r>
      </w:ins>
      <w:del w:id="801" w:author="Gen-Chang Hsu" w:date="2024-08-27T14:06:00Z" w16du:dateUtc="2024-08-27T18:06:00Z">
        <w:r w:rsidRPr="005C029F" w:rsidDel="0084331F">
          <w:rPr>
            <w:rFonts w:cs="Times New Roman"/>
            <w:szCs w:val="28"/>
          </w:rPr>
          <w:delText>over</w:delText>
        </w:r>
      </w:del>
      <w:r w:rsidRPr="005C029F">
        <w:rPr>
          <w:rFonts w:cs="Times New Roman"/>
          <w:szCs w:val="28"/>
        </w:rPr>
        <w:t xml:space="preserve"> three consecutive years. </w:t>
      </w:r>
      <w:r w:rsidR="00670ECB">
        <w:rPr>
          <w:rFonts w:cs="Times New Roman"/>
          <w:szCs w:val="28"/>
        </w:rPr>
        <w:t xml:space="preserve"> </w:t>
      </w:r>
      <w:r w:rsidRPr="005C029F">
        <w:rPr>
          <w:rFonts w:cs="Times New Roman"/>
          <w:szCs w:val="28"/>
        </w:rPr>
        <w:t>The results show a high proportion of rice pests in</w:t>
      </w:r>
      <w:ins w:id="802" w:author="Gen-Chang Hsu" w:date="2024-08-27T14:08:00Z" w16du:dateUtc="2024-08-27T18:08:00Z">
        <w:r w:rsidR="008F48A0">
          <w:rPr>
            <w:rFonts w:cs="Times New Roman"/>
            <w:szCs w:val="28"/>
          </w:rPr>
          <w:t xml:space="preserve"> predators’</w:t>
        </w:r>
      </w:ins>
      <w:del w:id="803" w:author="Gen-Chang Hsu" w:date="2024-08-27T14:08:00Z" w16du:dateUtc="2024-08-27T18:08:00Z">
        <w:r w:rsidRPr="005C029F" w:rsidDel="008F48A0">
          <w:rPr>
            <w:rFonts w:cs="Times New Roman"/>
            <w:szCs w:val="28"/>
          </w:rPr>
          <w:delText xml:space="preserve"> </w:delText>
        </w:r>
        <w:r w:rsidR="00136B3C" w:rsidRPr="005C029F" w:rsidDel="008F48A0">
          <w:rPr>
            <w:rFonts w:cs="Times New Roman"/>
            <w:szCs w:val="28"/>
          </w:rPr>
          <w:delText>GAPs’</w:delText>
        </w:r>
      </w:del>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t>
      </w:r>
      <w:del w:id="804" w:author="Gen-Chang Hsu" w:date="2024-08-27T14:07:00Z" w16du:dateUtc="2024-08-27T18:07:00Z">
        <w:r w:rsidRPr="005C029F" w:rsidDel="008F48A0">
          <w:rPr>
            <w:rFonts w:cs="Times New Roman"/>
          </w:rPr>
          <w:delText>(</w:delText>
        </w:r>
      </w:del>
      <w:r w:rsidRPr="005C029F">
        <w:rPr>
          <w:rFonts w:cs="Times New Roman"/>
        </w:rPr>
        <w:t>when rice plants are fruiting</w:t>
      </w:r>
      <w:del w:id="805" w:author="Gen-Chang Hsu" w:date="2024-08-27T14:07:00Z" w16du:dateUtc="2024-08-27T18:07:00Z">
        <w:r w:rsidRPr="005C029F" w:rsidDel="008F48A0">
          <w:rPr>
            <w:rFonts w:cs="Times New Roman"/>
          </w:rPr>
          <w:delText xml:space="preserve"> and pests are abundant)</w:delText>
        </w:r>
      </w:del>
      <w:r w:rsidRPr="005C029F">
        <w:rPr>
          <w:rFonts w:cs="Times New Roman"/>
        </w:rPr>
        <w:t xml:space="preserve">.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ins w:id="806" w:author="Gen-Chang Hsu" w:date="2024-08-27T14:07:00Z" w16du:dateUtc="2024-08-27T18:07:00Z">
        <w:r w:rsidR="008F48A0">
          <w:rPr>
            <w:rFonts w:cs="Times New Roman"/>
            <w:szCs w:val="28"/>
          </w:rPr>
          <w:t xml:space="preserve">fluctuations in </w:t>
        </w:r>
      </w:ins>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w:t>
      </w:r>
      <w:del w:id="807" w:author="Gen-Chang Hsu" w:date="2024-08-27T14:07:00Z" w16du:dateUtc="2024-08-27T18:07:00Z">
        <w:r w:rsidR="00934FEA" w:rsidDel="008F48A0">
          <w:rPr>
            <w:rFonts w:cs="Times New Roman"/>
            <w:szCs w:val="28"/>
          </w:rPr>
          <w:delText xml:space="preserve">the potential </w:delText>
        </w:r>
      </w:del>
      <w:r w:rsidR="00934FEA">
        <w:rPr>
          <w:rFonts w:cs="Times New Roman"/>
          <w:szCs w:val="28"/>
        </w:rPr>
        <w:t xml:space="preserve">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ins w:id="808" w:author="Gen-Chang Hsu" w:date="2024-08-27T14:09:00Z" w16du:dateUtc="2024-08-27T18:09:00Z">
        <w:r w:rsidR="005C71C2">
          <w:rPr>
            <w:rFonts w:cs="Times New Roman"/>
          </w:rPr>
          <w:t xml:space="preserve"> </w:t>
        </w:r>
      </w:ins>
      <w:ins w:id="809" w:author="Gen-Chang Hsu" w:date="2024-08-27T14:11:00Z" w16du:dateUtc="2024-08-27T18:11:00Z">
        <w:r w:rsidR="00BA4BBD">
          <w:rPr>
            <w:rFonts w:cs="Times New Roman"/>
          </w:rPr>
          <w:t>and</w:t>
        </w:r>
      </w:ins>
      <w:del w:id="810" w:author="Gen-Chang Hsu" w:date="2024-08-27T14:09:00Z" w16du:dateUtc="2024-08-27T18:09:00Z">
        <w:r w:rsidR="007D0EBD" w:rsidDel="005C71C2">
          <w:rPr>
            <w:rFonts w:cs="Times New Roman"/>
          </w:rPr>
          <w:delText>, such as</w:delText>
        </w:r>
      </w:del>
      <w:r w:rsidR="007D0EBD">
        <w:rPr>
          <w:rFonts w:cs="Times New Roman"/>
        </w:rPr>
        <w:t xml:space="preserve"> </w:t>
      </w:r>
      <w:r w:rsidR="00353120">
        <w:rPr>
          <w:rFonts w:cs="Times New Roman"/>
          <w:szCs w:val="28"/>
        </w:rPr>
        <w:t>maintaining healthy populations of these predators</w:t>
      </w:r>
      <w:del w:id="811" w:author="Gen-Chang Hsu" w:date="2024-08-27T14:11:00Z" w16du:dateUtc="2024-08-27T18:11:00Z">
        <w:r w:rsidR="007D0EBD" w:rsidDel="00BA4BBD">
          <w:rPr>
            <w:rFonts w:cs="Times New Roman"/>
            <w:szCs w:val="28"/>
          </w:rPr>
          <w:delText>,</w:delText>
        </w:r>
      </w:del>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lastRenderedPageBreak/>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812"/>
      <w:r>
        <w:rPr>
          <w:rFonts w:cs="Times New Roman"/>
          <w:b/>
        </w:rPr>
        <w:lastRenderedPageBreak/>
        <w:t>Tables</w:t>
      </w:r>
      <w:commentRangeEnd w:id="812"/>
      <w:r w:rsidR="00321E47">
        <w:rPr>
          <w:rStyle w:val="CommentReference"/>
        </w:rPr>
        <w:commentReference w:id="812"/>
      </w:r>
      <w:del w:id="813"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814" w:author="Gen-Chang Hsu" w:date="2024-08-25T20:28:00Z" w16du:dateUtc="2024-08-26T00:28:00Z"/>
          <w:rFonts w:cs="Times New Roman"/>
          <w:b/>
        </w:rPr>
      </w:pPr>
    </w:p>
    <w:p w14:paraId="74A57EEA" w14:textId="5E29A9A8"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del w:id="815"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816" w:author="Gen-Chang Hsu" w:date="2024-08-25T20:54:00Z" w16du:dateUtc="2024-08-26T00:54:00Z">
        <w:r w:rsidR="00CC51F8">
          <w:rPr>
            <w:rFonts w:cs="Times New Roman"/>
          </w:rPr>
          <w:t xml:space="preserve">results </w:t>
        </w:r>
      </w:ins>
      <w:del w:id="817" w:author="Gen-Chang Hsu" w:date="2024-08-25T20:54:00Z" w16du:dateUtc="2024-08-26T00:54:00Z">
        <w:r w:rsidRPr="005C029F" w:rsidDel="00CC51F8">
          <w:rPr>
            <w:rFonts w:cs="Times New Roman"/>
          </w:rPr>
          <w:delText xml:space="preserve">beta regression models </w:delText>
        </w:r>
      </w:del>
      <w:r>
        <w:rPr>
          <w:rFonts w:cs="Times New Roman"/>
        </w:rPr>
        <w:t>fo</w:t>
      </w:r>
      <w:ins w:id="818" w:author="Gen-Chang Hsu" w:date="2024-08-25T20:54:00Z" w16du:dateUtc="2024-08-26T00:54:00Z">
        <w:r w:rsidR="009E76CE">
          <w:rPr>
            <w:rFonts w:cs="Times New Roman"/>
          </w:rPr>
          <w:t>r</w:t>
        </w:r>
      </w:ins>
      <w:del w:id="819" w:author="Gen-Chang Hsu" w:date="2024-08-25T20:54:00Z" w16du:dateUtc="2024-08-26T00:54:00Z">
        <w:r w:rsidDel="009E76CE">
          <w:rPr>
            <w:rFonts w:cs="Times New Roman"/>
          </w:rPr>
          <w:delText>r examining</w:delText>
        </w:r>
      </w:del>
      <w:r>
        <w:rPr>
          <w:rFonts w:cs="Times New Roman"/>
        </w:rPr>
        <w:t xml:space="preserve"> the effects of </w:t>
      </w:r>
      <w:ins w:id="820" w:author="Gen-Chang Hsu" w:date="2024-08-25T20:54:00Z" w16du:dateUtc="2024-08-26T00:54:00Z">
        <w:r w:rsidR="009E76CE">
          <w:rPr>
            <w:rFonts w:cs="Times New Roman"/>
          </w:rPr>
          <w:t xml:space="preserve">various </w:t>
        </w:r>
      </w:ins>
      <w:del w:id="821" w:author="Gen-Chang Hsu" w:date="2024-08-25T20:54:00Z" w16du:dateUtc="2024-08-26T00:54:00Z">
        <w:r w:rsidDel="009E76CE">
          <w:rPr>
            <w:rFonts w:cs="Times New Roman"/>
          </w:rPr>
          <w:delText>abiotic and biotic</w:delText>
        </w:r>
      </w:del>
      <w:ins w:id="822"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823"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824"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825"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826"/>
      <w:r w:rsidRPr="00E02C50">
        <w:rPr>
          <w:rFonts w:cs="Times New Roman"/>
          <w:b/>
        </w:rPr>
        <w:lastRenderedPageBreak/>
        <w:t>Table 2.</w:t>
      </w:r>
      <w:commentRangeEnd w:id="826"/>
      <w:r w:rsidR="00321E47">
        <w:rPr>
          <w:rStyle w:val="CommentReference"/>
        </w:rPr>
        <w:commentReference w:id="826"/>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2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2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2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3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3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3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833"/>
      <w:r w:rsidRPr="00E02C50">
        <w:rPr>
          <w:rFonts w:cs="Times New Roman"/>
          <w:b/>
        </w:rPr>
        <w:lastRenderedPageBreak/>
        <w:t>Table 3.</w:t>
      </w:r>
      <w:commentRangeEnd w:id="833"/>
      <w:r w:rsidR="00321E47">
        <w:rPr>
          <w:rStyle w:val="CommentReference"/>
        </w:rPr>
        <w:commentReference w:id="833"/>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3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3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83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3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3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3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4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84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84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843"/>
      <w:r w:rsidRPr="00E42155">
        <w:rPr>
          <w:rFonts w:cs="Times New Roman"/>
          <w:b/>
          <w:szCs w:val="24"/>
        </w:rPr>
        <w:lastRenderedPageBreak/>
        <w:t>Figure</w:t>
      </w:r>
      <w:r w:rsidR="002C00BE" w:rsidRPr="00E42155">
        <w:rPr>
          <w:rFonts w:cs="Times New Roman"/>
          <w:b/>
          <w:szCs w:val="24"/>
        </w:rPr>
        <w:t>s</w:t>
      </w:r>
      <w:commentRangeEnd w:id="843"/>
      <w:r w:rsidR="00321E47">
        <w:rPr>
          <w:rStyle w:val="CommentReference"/>
        </w:rPr>
        <w:commentReference w:id="843"/>
      </w:r>
    </w:p>
    <w:p w14:paraId="70DF5B3B" w14:textId="33A83A75" w:rsidR="00E42155" w:rsidRPr="00DF0325" w:rsidDel="008B50DD" w:rsidRDefault="00E42155" w:rsidP="00DF0325">
      <w:pPr>
        <w:jc w:val="left"/>
        <w:rPr>
          <w:del w:id="844"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845" w:author="Gen-Chang Hsu" w:date="2024-08-22T15:09:00Z" w16du:dateUtc="2024-08-22T19:09:00Z">
        <w:r w:rsidR="005A405B">
          <w:rPr>
            <w:rFonts w:cs="Times New Roman"/>
          </w:rPr>
          <w:t xml:space="preserve"> </w:t>
        </w:r>
        <w:r w:rsidR="005A405B" w:rsidRPr="005C029F">
          <w:rPr>
            <w:rFonts w:cs="Times New Roman"/>
          </w:rPr>
          <w:t xml:space="preserve">(mean ± SE) </w:t>
        </w:r>
      </w:ins>
      <w:del w:id="846"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847"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848" w:author="Gen-Chang Hsu" w:date="2024-08-25T00:11:00Z" w16du:dateUtc="2024-08-25T04:11:00Z"/>
          <w:rFonts w:cs="Times New Roman"/>
        </w:rPr>
        <w:pPrChange w:id="849" w:author="Gen-Chang Hsu" w:date="2024-08-25T00:12:00Z" w16du:dateUtc="2024-08-25T04:12:00Z">
          <w:pPr>
            <w:jc w:val="left"/>
          </w:pPr>
        </w:pPrChange>
      </w:pPr>
      <w:commentRangeStart w:id="850"/>
      <w:ins w:id="851" w:author="Gen-Chang Hsu" w:date="2024-08-25T00:10:00Z" w16du:dateUtc="2024-08-25T04:10:00Z">
        <w:r w:rsidRPr="00D07886">
          <w:rPr>
            <w:rFonts w:cs="Times New Roman"/>
            <w:b/>
            <w:bCs/>
            <w:rPrChange w:id="852" w:author="Gen-Chang Hsu" w:date="2024-08-25T00:11:00Z" w16du:dateUtc="2024-08-25T04:11:00Z">
              <w:rPr>
                <w:rFonts w:cs="Times New Roman"/>
              </w:rPr>
            </w:rPrChange>
          </w:rPr>
          <w:t xml:space="preserve">Figure </w:t>
        </w:r>
      </w:ins>
      <w:ins w:id="853" w:author="Gen-Chang Hsu" w:date="2024-08-26T09:52:00Z" w16du:dateUtc="2024-08-26T13:52:00Z">
        <w:r w:rsidR="00D35A16">
          <w:rPr>
            <w:rFonts w:cs="Times New Roman"/>
            <w:b/>
            <w:bCs/>
          </w:rPr>
          <w:t>A</w:t>
        </w:r>
      </w:ins>
      <w:ins w:id="854" w:author="Gen-Chang Hsu" w:date="2024-08-25T00:10:00Z" w16du:dateUtc="2024-08-25T04:10:00Z">
        <w:r w:rsidRPr="00D07886">
          <w:rPr>
            <w:rFonts w:cs="Times New Roman"/>
            <w:b/>
            <w:bCs/>
            <w:rPrChange w:id="855" w:author="Gen-Chang Hsu" w:date="2024-08-25T00:11:00Z" w16du:dateUtc="2024-08-25T04:11:00Z">
              <w:rPr>
                <w:rFonts w:cs="Times New Roman"/>
              </w:rPr>
            </w:rPrChange>
          </w:rPr>
          <w:t>.</w:t>
        </w:r>
      </w:ins>
      <w:commentRangeEnd w:id="850"/>
      <w:ins w:id="856" w:author="Gen-Chang Hsu" w:date="2024-08-26T21:23:00Z" w16du:dateUtc="2024-08-27T01:23:00Z">
        <w:r w:rsidR="003957BC">
          <w:rPr>
            <w:rStyle w:val="CommentReference"/>
          </w:rPr>
          <w:commentReference w:id="850"/>
        </w:r>
      </w:ins>
      <w:ins w:id="857" w:author="Gen-Chang Hsu" w:date="2024-08-25T00:10:00Z" w16du:dateUtc="2024-08-25T04:10:00Z">
        <w:r w:rsidRPr="00D07886">
          <w:rPr>
            <w:rFonts w:cs="Times New Roman"/>
            <w:b/>
            <w:bCs/>
            <w:rPrChange w:id="858" w:author="Gen-Chang Hsu" w:date="2024-08-25T00:11:00Z" w16du:dateUtc="2024-08-25T04:11:00Z">
              <w:rPr>
                <w:rFonts w:cs="Times New Roman"/>
              </w:rPr>
            </w:rPrChange>
          </w:rPr>
          <w:t xml:space="preserve"> </w:t>
        </w:r>
      </w:ins>
      <w:ins w:id="859"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860" w:author="Gen-Chang Hsu" w:date="2024-08-25T00:11:00Z" w16du:dateUtc="2024-08-25T04:11:00Z">
            <w:rPr>
              <w:rFonts w:cs="Times New Roman"/>
            </w:rPr>
          </w:rPrChange>
        </w:rPr>
        <w:pPrChange w:id="861" w:author="Gen-Chang Hsu" w:date="2024-08-25T00:12:00Z" w16du:dateUtc="2024-08-25T04:12:00Z">
          <w:pPr>
            <w:spacing w:after="0" w:line="240" w:lineRule="auto"/>
            <w:jc w:val="left"/>
          </w:pPr>
        </w:pPrChange>
      </w:pPr>
      <w:r w:rsidRPr="00D07886">
        <w:rPr>
          <w:rFonts w:cs="Times New Roman"/>
          <w:b/>
          <w:bCs/>
          <w:rPrChange w:id="862"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863" w:author="Gen-Chang Hsu" w:date="2024-08-23T12:40:00Z" w16du:dateUtc="2024-08-23T16:40:00Z"/>
          <w:rFonts w:cs="Times New Roman"/>
          <w:color w:val="FF0000"/>
        </w:rPr>
      </w:pPr>
      <w:ins w:id="864" w:author="Gen-Chang Hsu" w:date="2024-08-23T12:40:00Z" w16du:dateUtc="2024-08-23T16:40:00Z">
        <w:r>
          <w:rPr>
            <w:rFonts w:cs="Times New Roman"/>
            <w:color w:val="FF0000"/>
          </w:rPr>
          <w:br w:type="page"/>
        </w:r>
      </w:ins>
    </w:p>
    <w:p w14:paraId="07E01112" w14:textId="09E0BBE7" w:rsidR="00946B03" w:rsidRPr="005E2BBD" w:rsidRDefault="00AB2F67">
      <w:pPr>
        <w:jc w:val="left"/>
        <w:rPr>
          <w:ins w:id="865" w:author="Gen-Chang Hsu" w:date="2024-08-25T00:11:00Z" w16du:dateUtc="2024-08-25T04:11:00Z"/>
          <w:rFonts w:cs="Times New Roman"/>
          <w:b/>
          <w:bCs/>
          <w:rPrChange w:id="866" w:author="Gen-Chang Hsu" w:date="2024-08-25T00:12:00Z" w16du:dateUtc="2024-08-25T04:12:00Z">
            <w:rPr>
              <w:ins w:id="867" w:author="Gen-Chang Hsu" w:date="2024-08-25T00:11:00Z" w16du:dateUtc="2024-08-25T04:11:00Z"/>
              <w:rFonts w:cs="Times New Roman"/>
              <w:color w:val="FF0000"/>
            </w:rPr>
          </w:rPrChange>
        </w:rPr>
        <w:pPrChange w:id="868" w:author="Gen-Chang Hsu" w:date="2024-08-25T00:12:00Z" w16du:dateUtc="2024-08-25T04:12:00Z">
          <w:pPr>
            <w:jc w:val="center"/>
          </w:pPr>
        </w:pPrChange>
      </w:pPr>
      <w:commentRangeStart w:id="869"/>
      <w:ins w:id="870" w:author="Gen-Chang Hsu" w:date="2024-08-25T00:12:00Z" w16du:dateUtc="2024-08-25T04:12:00Z">
        <w:r w:rsidRPr="005E2BBD">
          <w:rPr>
            <w:rFonts w:cs="Times New Roman"/>
            <w:b/>
            <w:bCs/>
            <w:rPrChange w:id="871" w:author="Gen-Chang Hsu" w:date="2024-08-25T00:12:00Z" w16du:dateUtc="2024-08-25T04:12:00Z">
              <w:rPr>
                <w:rFonts w:cs="Times New Roman"/>
                <w:color w:val="FF0000"/>
              </w:rPr>
            </w:rPrChange>
          </w:rPr>
          <w:lastRenderedPageBreak/>
          <w:t xml:space="preserve">Figure </w:t>
        </w:r>
      </w:ins>
      <w:ins w:id="872" w:author="Gen-Chang Hsu" w:date="2024-08-26T09:51:00Z" w16du:dateUtc="2024-08-26T13:51:00Z">
        <w:r w:rsidR="00D35A16">
          <w:rPr>
            <w:rFonts w:cs="Times New Roman"/>
            <w:b/>
            <w:bCs/>
          </w:rPr>
          <w:t>A</w:t>
        </w:r>
      </w:ins>
      <w:ins w:id="873" w:author="Gen-Chang Hsu" w:date="2024-08-25T00:12:00Z" w16du:dateUtc="2024-08-25T04:12:00Z">
        <w:r w:rsidR="005E2BBD">
          <w:rPr>
            <w:rFonts w:cs="Times New Roman"/>
            <w:b/>
            <w:bCs/>
          </w:rPr>
          <w:t>.</w:t>
        </w:r>
      </w:ins>
      <w:commentRangeEnd w:id="869"/>
      <w:ins w:id="874" w:author="Gen-Chang Hsu" w:date="2024-08-26T21:24:00Z" w16du:dateUtc="2024-08-27T01:24:00Z">
        <w:r w:rsidR="003957BC">
          <w:rPr>
            <w:rStyle w:val="CommentReference"/>
          </w:rPr>
          <w:commentReference w:id="869"/>
        </w:r>
      </w:ins>
    </w:p>
    <w:p w14:paraId="739298B8" w14:textId="4DD8B531" w:rsidR="00AB2F67" w:rsidRDefault="00AB2F67">
      <w:pPr>
        <w:jc w:val="center"/>
        <w:rPr>
          <w:ins w:id="875" w:author="Gen-Chang Hsu" w:date="2024-08-23T12:40:00Z" w16du:dateUtc="2024-08-23T16:40:00Z"/>
          <w:rFonts w:cs="Times New Roman"/>
          <w:color w:val="FF0000"/>
        </w:rPr>
        <w:pPrChange w:id="876" w:author="Gen-Chang Hsu" w:date="2024-08-24T23:52:00Z" w16du:dateUtc="2024-08-25T03:52:00Z">
          <w:pPr>
            <w:jc w:val="left"/>
          </w:pPr>
        </w:pPrChange>
      </w:pPr>
      <w:ins w:id="877"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878" w:author="Gen-Chang Hsu" w:date="2024-08-25T00:10:00Z" w16du:dateUtc="2024-08-25T04:10:00Z">
            <w:rPr>
              <w:rFonts w:cs="Times New Roman"/>
              <w:color w:val="FF0000"/>
            </w:rPr>
          </w:rPrChange>
        </w:rPr>
        <w:pPrChange w:id="879"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2BCDFF44" w14:textId="77777777" w:rsidR="00B61827" w:rsidRDefault="00D63038" w:rsidP="00B61827">
      <w:pPr>
        <w:pStyle w:val="CommentText"/>
        <w:jc w:val="left"/>
      </w:pPr>
      <w:r>
        <w:rPr>
          <w:rStyle w:val="CommentReference"/>
        </w:rPr>
        <w:annotationRef/>
      </w:r>
      <w:r w:rsidR="00B61827">
        <w:t>The word count is 7,000 inclusive of all parts and we are now beyond this limit. I think what we can do (in this order) are:</w:t>
      </w:r>
    </w:p>
    <w:p w14:paraId="18C69DCF" w14:textId="77777777" w:rsidR="00B61827" w:rsidRDefault="00B61827" w:rsidP="00B61827">
      <w:pPr>
        <w:pStyle w:val="CommentText"/>
        <w:jc w:val="left"/>
      </w:pPr>
    </w:p>
    <w:p w14:paraId="16A0DA54" w14:textId="77777777" w:rsidR="00B61827" w:rsidRDefault="00B61827" w:rsidP="00B61827">
      <w:pPr>
        <w:pStyle w:val="CommentText"/>
        <w:numPr>
          <w:ilvl w:val="0"/>
          <w:numId w:val="13"/>
        </w:numPr>
        <w:jc w:val="left"/>
      </w:pPr>
      <w:r>
        <w:t>Move Table 2 and 3 to the supplementary information.</w:t>
      </w:r>
    </w:p>
    <w:p w14:paraId="33E490F9" w14:textId="77777777" w:rsidR="00B61827" w:rsidRDefault="00B61827" w:rsidP="00B61827">
      <w:pPr>
        <w:pStyle w:val="CommentText"/>
        <w:numPr>
          <w:ilvl w:val="0"/>
          <w:numId w:val="13"/>
        </w:numPr>
        <w:jc w:val="left"/>
      </w:pPr>
      <w:r>
        <w:t>Cut references.</w:t>
      </w:r>
    </w:p>
    <w:p w14:paraId="3552FE55" w14:textId="77777777" w:rsidR="00B61827" w:rsidRDefault="00B61827" w:rsidP="00B61827">
      <w:pPr>
        <w:pStyle w:val="CommentText"/>
        <w:numPr>
          <w:ilvl w:val="0"/>
          <w:numId w:val="13"/>
        </w:numPr>
        <w:jc w:val="left"/>
      </w:pPr>
      <w:r>
        <w:t>Trim some contents in the main text.</w:t>
      </w:r>
    </w:p>
  </w:comment>
  <w:comment w:id="1" w:author="Gen-Chang Hsu" w:date="2024-08-22T21:02:00Z" w:initials="GH">
    <w:p w14:paraId="7174D545" w14:textId="594A3EB0"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0" w:author="Gen-Chang Hsu" w:date="2024-08-27T14:52:00Z" w:initials="GH">
    <w:p w14:paraId="70861F42" w14:textId="77777777" w:rsidR="008C5ABC" w:rsidRDefault="00D56687" w:rsidP="008C5ABC">
      <w:pPr>
        <w:pStyle w:val="CommentText"/>
        <w:jc w:val="left"/>
      </w:pPr>
      <w:r>
        <w:rPr>
          <w:rStyle w:val="CommentReference"/>
        </w:rPr>
        <w:annotationRef/>
      </w:r>
      <w:r w:rsidR="008C5ABC">
        <w:t>I added this in response to Reviewer 3’s comment 4 and 14.</w:t>
      </w:r>
    </w:p>
  </w:comment>
  <w:comment w:id="93" w:author="Gen-Chang Hsu" w:date="2024-08-27T14:51:00Z" w:initials="GH">
    <w:p w14:paraId="20EE94DB" w14:textId="60AD0C70" w:rsidR="00CE351F" w:rsidRDefault="00CE351F" w:rsidP="00CE351F">
      <w:pPr>
        <w:pStyle w:val="CommentText"/>
        <w:jc w:val="left"/>
      </w:pPr>
      <w:r>
        <w:rPr>
          <w:rStyle w:val="CommentReference"/>
        </w:rPr>
        <w:annotationRef/>
      </w:r>
      <w:r>
        <w:rPr>
          <w:color w:val="222222"/>
          <w:highlight w:val="white"/>
        </w:rPr>
        <w:t>I added this citation in response to Reviewer 3’s comment 4. Also need to add it to the references:</w:t>
      </w:r>
    </w:p>
    <w:p w14:paraId="7BD16714" w14:textId="77777777" w:rsidR="00CE351F" w:rsidRDefault="00CE351F" w:rsidP="00CE351F">
      <w:pPr>
        <w:pStyle w:val="CommentText"/>
        <w:jc w:val="left"/>
      </w:pPr>
    </w:p>
    <w:p w14:paraId="54297995" w14:textId="77777777" w:rsidR="00CE351F" w:rsidRDefault="00CE351F" w:rsidP="00CE351F">
      <w:pPr>
        <w:pStyle w:val="CommentText"/>
        <w:jc w:val="left"/>
      </w:pPr>
      <w:r>
        <w:rPr>
          <w:color w:val="222222"/>
          <w:highlight w:val="white"/>
        </w:rPr>
        <w:t>Cuff, J. P., Tercel, M. P., Drake, L. E., Vaughan, I. P., Bell, J. R., Orozco‐terWengel, P., ... &amp; Symondson, W. O. (2022). Density‐independent prey choice, taxonomy, life history, and web characteristics determine the diet and biocontrol potential of spiders (Linyphiidae and Lycosidae) in cereal crops. </w:t>
      </w:r>
      <w:r>
        <w:rPr>
          <w:i/>
          <w:iCs/>
          <w:color w:val="222222"/>
          <w:highlight w:val="white"/>
        </w:rPr>
        <w:t>Environmental DNA</w:t>
      </w:r>
      <w:r>
        <w:rPr>
          <w:color w:val="222222"/>
          <w:highlight w:val="white"/>
        </w:rPr>
        <w:t>, </w:t>
      </w:r>
      <w:r>
        <w:rPr>
          <w:i/>
          <w:iCs/>
          <w:color w:val="222222"/>
          <w:highlight w:val="white"/>
        </w:rPr>
        <w:t>4</w:t>
      </w:r>
      <w:r>
        <w:rPr>
          <w:color w:val="222222"/>
          <w:highlight w:val="white"/>
        </w:rPr>
        <w:t>(3), 549-564.</w:t>
      </w:r>
      <w:r>
        <w:t xml:space="preserve"> </w:t>
      </w:r>
    </w:p>
  </w:comment>
  <w:comment w:id="101" w:author="Gen-Chang Hsu" w:date="2024-08-27T14:48:00Z" w:initials="GH">
    <w:p w14:paraId="3EAF7483" w14:textId="7715682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6C1591DD" w14:textId="77777777" w:rsidR="000F2B12" w:rsidRDefault="000F2B12" w:rsidP="000F2B12">
      <w:pPr>
        <w:pStyle w:val="CommentText"/>
        <w:jc w:val="left"/>
      </w:pPr>
    </w:p>
    <w:p w14:paraId="2E98808C" w14:textId="77777777" w:rsidR="000F2B12" w:rsidRDefault="000F2B12" w:rsidP="000F2B12">
      <w:pPr>
        <w:pStyle w:val="CommentText"/>
        <w:jc w:val="left"/>
      </w:pPr>
      <w:r>
        <w:rPr>
          <w:color w:val="222222"/>
          <w:highlight w:val="white"/>
        </w:rPr>
        <w:t>Morente, M., &amp; Ruano, F. (2022). Understanding the trophic relationships amongst arthropods in olive grove by δN15 and δC13 stable isotope analysis. </w:t>
      </w:r>
      <w:r>
        <w:rPr>
          <w:i/>
          <w:iCs/>
          <w:color w:val="222222"/>
          <w:highlight w:val="white"/>
        </w:rPr>
        <w:t>Journal of Applied Entomology</w:t>
      </w:r>
      <w:r>
        <w:rPr>
          <w:color w:val="222222"/>
          <w:highlight w:val="white"/>
        </w:rPr>
        <w:t>, </w:t>
      </w:r>
      <w:r>
        <w:rPr>
          <w:i/>
          <w:iCs/>
          <w:color w:val="222222"/>
          <w:highlight w:val="white"/>
        </w:rPr>
        <w:t>146</w:t>
      </w:r>
      <w:r>
        <w:rPr>
          <w:color w:val="222222"/>
          <w:highlight w:val="white"/>
        </w:rPr>
        <w:t xml:space="preserve">(4), 372-384. </w:t>
      </w:r>
    </w:p>
  </w:comment>
  <w:comment w:id="100" w:author="Gen-Chang Hsu" w:date="2024-08-27T14:47:00Z" w:initials="GH">
    <w:p w14:paraId="02AB5088" w14:textId="4ACC121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013D361F" w14:textId="77777777" w:rsidR="000F2B12" w:rsidRDefault="000F2B12" w:rsidP="000F2B12">
      <w:pPr>
        <w:pStyle w:val="CommentText"/>
        <w:jc w:val="left"/>
      </w:pPr>
    </w:p>
    <w:p w14:paraId="1B865828" w14:textId="77777777" w:rsidR="000F2B12" w:rsidRDefault="000F2B12" w:rsidP="000F2B12">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comment>
  <w:comment w:id="102" w:author="Gen-Chang Hsu" w:date="2024-08-27T14:49:00Z" w:initials="GH">
    <w:p w14:paraId="6FCB44C8" w14:textId="77777777" w:rsidR="000F2B12" w:rsidRDefault="000F2B12" w:rsidP="000F2B12">
      <w:pPr>
        <w:pStyle w:val="CommentText"/>
        <w:jc w:val="left"/>
      </w:pPr>
      <w:r>
        <w:rPr>
          <w:rStyle w:val="CommentReference"/>
        </w:rPr>
        <w:annotationRef/>
      </w:r>
      <w:r>
        <w:t>I think we have too many citations here and we should remove at least two of them.</w:t>
      </w:r>
    </w:p>
  </w:comment>
  <w:comment w:id="121" w:author="Gen-Chang Hsu" w:date="2024-08-19T22:33:00Z" w:initials="GH">
    <w:p w14:paraId="7ABCC98C" w14:textId="297B8818" w:rsidR="005B40A9" w:rsidRDefault="005B40A9" w:rsidP="005B40A9">
      <w:pPr>
        <w:pStyle w:val="CommentText"/>
        <w:jc w:val="left"/>
      </w:pPr>
      <w:r>
        <w:rPr>
          <w:rStyle w:val="CommentReference"/>
        </w:rPr>
        <w:annotationRef/>
      </w:r>
      <w:r>
        <w:t>I modified this sentence in response to Reviewer 2’s comment 7.</w:t>
      </w:r>
    </w:p>
  </w:comment>
  <w:comment w:id="138" w:author="Gen-Chang Hsu" w:date="2024-08-27T21:38:00Z" w:initials="GH">
    <w:p w14:paraId="621970C6" w14:textId="77777777" w:rsidR="00FA4006" w:rsidRDefault="00FA4006" w:rsidP="00FA4006">
      <w:pPr>
        <w:pStyle w:val="CommentText"/>
        <w:jc w:val="left"/>
      </w:pPr>
      <w:r>
        <w:rPr>
          <w:rStyle w:val="CommentReference"/>
        </w:rPr>
        <w:annotationRef/>
      </w:r>
      <w:r>
        <w:t>I added this in response to Reviewer 3’s comment 14.</w:t>
      </w:r>
    </w:p>
  </w:comment>
  <w:comment w:id="159" w:author="Gen-Chang Hsu" w:date="2024-08-27T15:12:00Z" w:initials="GH">
    <w:p w14:paraId="7764BD64" w14:textId="1DBBBEF4" w:rsidR="00A84369" w:rsidRDefault="00A84369" w:rsidP="00A84369">
      <w:pPr>
        <w:pStyle w:val="CommentText"/>
        <w:jc w:val="left"/>
      </w:pPr>
      <w:r>
        <w:rPr>
          <w:rStyle w:val="CommentReference"/>
        </w:rPr>
        <w:annotationRef/>
      </w:r>
      <w:r>
        <w:t>I revised this in response to Reviewer 3’s comment 5.</w:t>
      </w:r>
    </w:p>
  </w:comment>
  <w:comment w:id="198" w:author="Gen-Chang Hsu" w:date="2024-08-24T22:02:00Z" w:initials="GH">
    <w:p w14:paraId="5844A4DC" w14:textId="23C365CF"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82"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235"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302"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237"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362"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367"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368"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98"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417" w:author="Gen-Chang Hsu" w:date="2024-08-27T15:03:00Z" w:initials="GH">
    <w:p w14:paraId="179BCA9F" w14:textId="77777777" w:rsidR="006A3AD8" w:rsidRDefault="006A3AD8" w:rsidP="006A3AD8">
      <w:pPr>
        <w:pStyle w:val="CommentText"/>
        <w:jc w:val="left"/>
      </w:pPr>
      <w:r>
        <w:rPr>
          <w:rStyle w:val="CommentReference"/>
        </w:rPr>
        <w:annotationRef/>
      </w:r>
      <w:r>
        <w:t>Revised this in response to Reviewer 3’s comment 7.</w:t>
      </w:r>
    </w:p>
  </w:comment>
  <w:comment w:id="419" w:author="Gen-Chang Hsu" w:date="2024-08-19T22:06:00Z" w:initials="GH">
    <w:p w14:paraId="46942488" w14:textId="6BC54F8E" w:rsidR="00D4546C" w:rsidRDefault="00D4546C" w:rsidP="00D4546C">
      <w:pPr>
        <w:pStyle w:val="CommentText"/>
        <w:jc w:val="left"/>
      </w:pPr>
      <w:r>
        <w:rPr>
          <w:rStyle w:val="CommentReference"/>
        </w:rPr>
        <w:annotationRef/>
      </w:r>
      <w:r>
        <w:t>In response to Reviewer 2’s comment 17.</w:t>
      </w:r>
    </w:p>
  </w:comment>
  <w:comment w:id="42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42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45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461"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467"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474"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94"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531"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575"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90"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599"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627"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58" w:author="Gen-Chang Hsu" w:date="2024-08-27T22:18:00Z" w:initials="GH">
    <w:p w14:paraId="43C7C244" w14:textId="77777777" w:rsidR="008C2013" w:rsidRDefault="008C2013" w:rsidP="008C2013">
      <w:pPr>
        <w:pStyle w:val="CommentText"/>
        <w:jc w:val="left"/>
      </w:pPr>
      <w:r>
        <w:rPr>
          <w:rStyle w:val="CommentReference"/>
        </w:rPr>
        <w:annotationRef/>
      </w:r>
      <w:r>
        <w:t>Added this in supplementary Table SE in response to Reviewer 3’s comment 18.</w:t>
      </w:r>
    </w:p>
  </w:comment>
  <w:comment w:id="697" w:author="Gen-Chang Hsu" w:date="2024-08-25T23:18:00Z" w:initials="GH">
    <w:p w14:paraId="000AEDD4" w14:textId="16C6918C"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706"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812" w:author="Gen-Chang Hsu" w:date="2024-08-26T21:25:00Z" w:initials="GH">
    <w:p w14:paraId="16EF3E52" w14:textId="77777777" w:rsidR="00B61827" w:rsidRDefault="00321E47" w:rsidP="00B61827">
      <w:pPr>
        <w:pStyle w:val="CommentText"/>
        <w:jc w:val="left"/>
      </w:pPr>
      <w:r>
        <w:rPr>
          <w:rStyle w:val="CommentReference"/>
        </w:rPr>
        <w:annotationRef/>
      </w:r>
      <w:r w:rsidR="00B61827">
        <w:t>Need to update the table numbers here and in the main text after we finalize the revision.</w:t>
      </w:r>
    </w:p>
  </w:comment>
  <w:comment w:id="826" w:author="Gen-Chang Hsu" w:date="2024-08-26T21:26:00Z" w:initials="GH">
    <w:p w14:paraId="184BDD05" w14:textId="57B89541" w:rsidR="00321E47" w:rsidRDefault="00321E47" w:rsidP="00321E47">
      <w:pPr>
        <w:pStyle w:val="CommentText"/>
        <w:jc w:val="left"/>
      </w:pPr>
      <w:r>
        <w:rPr>
          <w:rStyle w:val="CommentReference"/>
        </w:rPr>
        <w:annotationRef/>
      </w:r>
      <w:r>
        <w:t>I think we can move this to the supplementary information.</w:t>
      </w:r>
    </w:p>
  </w:comment>
  <w:comment w:id="833"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843"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850"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869"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0861F42" w15:done="0"/>
  <w15:commentEx w15:paraId="54297995" w15:done="0"/>
  <w15:commentEx w15:paraId="2E98808C" w15:done="0"/>
  <w15:commentEx w15:paraId="1B865828" w15:done="0"/>
  <w15:commentEx w15:paraId="6FCB44C8" w15:done="0"/>
  <w15:commentEx w15:paraId="7ABCC98C" w15:done="0"/>
  <w15:commentEx w15:paraId="621970C6" w15:done="0"/>
  <w15:commentEx w15:paraId="7764BD64"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179BCA9F" w15:done="0"/>
  <w15:commentEx w15:paraId="46942488" w15:done="0"/>
  <w15:commentEx w15:paraId="16F4A0CB" w15:done="0"/>
  <w15:commentEx w15:paraId="752CF7EF" w15:done="0"/>
  <w15:commentEx w15:paraId="29AFFB8B"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43C7C244" w15:done="0"/>
  <w15:commentEx w15:paraId="000AEDD4" w15:done="0"/>
  <w15:commentEx w15:paraId="51A9A895" w15:done="0"/>
  <w15:commentEx w15:paraId="16EF3E52"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9715563" w16cex:dateUtc="2024-08-27T18:52:00Z"/>
  <w16cex:commentExtensible w16cex:durableId="0B711C88" w16cex:dateUtc="2024-08-27T18:51:00Z"/>
  <w16cex:commentExtensible w16cex:durableId="64BB93D3" w16cex:dateUtc="2024-08-27T18:48:00Z"/>
  <w16cex:commentExtensible w16cex:durableId="7E70295F" w16cex:dateUtc="2024-08-27T18:47:00Z"/>
  <w16cex:commentExtensible w16cex:durableId="29F97DD2" w16cex:dateUtc="2024-08-27T18:49:00Z"/>
  <w16cex:commentExtensible w16cex:durableId="47E987AB" w16cex:dateUtc="2024-08-20T02:33:00Z"/>
  <w16cex:commentExtensible w16cex:durableId="6974B1C1" w16cex:dateUtc="2024-08-28T01:38:00Z"/>
  <w16cex:commentExtensible w16cex:durableId="507183E6" w16cex:dateUtc="2024-08-27T19:12: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05AECF9" w16cex:dateUtc="2024-08-27T19:03: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2F4C2917" w16cex:dateUtc="2024-08-28T02:18:00Z"/>
  <w16cex:commentExtensible w16cex:durableId="007566E8" w16cex:dateUtc="2024-08-26T03:18:00Z"/>
  <w16cex:commentExtensible w16cex:durableId="2EFCE6E7" w16cex:dateUtc="2024-08-26T03:29:00Z"/>
  <w16cex:commentExtensible w16cex:durableId="75BE28DB" w16cex:dateUtc="2024-08-27T01:25: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0861F42" w16cid:durableId="49715563"/>
  <w16cid:commentId w16cid:paraId="54297995" w16cid:durableId="0B711C88"/>
  <w16cid:commentId w16cid:paraId="2E98808C" w16cid:durableId="64BB93D3"/>
  <w16cid:commentId w16cid:paraId="1B865828" w16cid:durableId="7E70295F"/>
  <w16cid:commentId w16cid:paraId="6FCB44C8" w16cid:durableId="29F97DD2"/>
  <w16cid:commentId w16cid:paraId="7ABCC98C" w16cid:durableId="47E987AB"/>
  <w16cid:commentId w16cid:paraId="621970C6" w16cid:durableId="6974B1C1"/>
  <w16cid:commentId w16cid:paraId="7764BD64" w16cid:durableId="507183E6"/>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179BCA9F" w16cid:durableId="605AECF9"/>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43C7C244" w16cid:durableId="2F4C2917"/>
  <w16cid:commentId w16cid:paraId="000AEDD4" w16cid:durableId="007566E8"/>
  <w16cid:commentId w16cid:paraId="51A9A895" w16cid:durableId="2EFCE6E7"/>
  <w16cid:commentId w16cid:paraId="16EF3E52" w16cid:durableId="75BE28DB"/>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AE14D4" w14:textId="77777777" w:rsidR="00D758C4" w:rsidRDefault="00D758C4">
      <w:pPr>
        <w:spacing w:line="240" w:lineRule="auto"/>
      </w:pPr>
      <w:r>
        <w:separator/>
      </w:r>
    </w:p>
  </w:endnote>
  <w:endnote w:type="continuationSeparator" w:id="0">
    <w:p w14:paraId="0A83C23D" w14:textId="77777777" w:rsidR="00D758C4" w:rsidRDefault="00D758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265FEC" w14:textId="77777777" w:rsidR="00D758C4" w:rsidRDefault="00D758C4">
      <w:pPr>
        <w:spacing w:after="0"/>
      </w:pPr>
      <w:r>
        <w:separator/>
      </w:r>
    </w:p>
  </w:footnote>
  <w:footnote w:type="continuationSeparator" w:id="0">
    <w:p w14:paraId="7E545644" w14:textId="77777777" w:rsidR="00D758C4" w:rsidRDefault="00D758C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2"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2"/>
  </w:num>
  <w:num w:numId="5" w16cid:durableId="318730555">
    <w:abstractNumId w:val="7"/>
  </w:num>
  <w:num w:numId="6" w16cid:durableId="1475373851">
    <w:abstractNumId w:val="9"/>
  </w:num>
  <w:num w:numId="7" w16cid:durableId="563369704">
    <w:abstractNumId w:val="3"/>
  </w:num>
  <w:num w:numId="8" w16cid:durableId="310644649">
    <w:abstractNumId w:val="11"/>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67DC5"/>
    <w:rsid w:val="00070465"/>
    <w:rsid w:val="0007086E"/>
    <w:rsid w:val="0007115E"/>
    <w:rsid w:val="0007116C"/>
    <w:rsid w:val="00071B53"/>
    <w:rsid w:val="00071CCE"/>
    <w:rsid w:val="00071F2B"/>
    <w:rsid w:val="0007203F"/>
    <w:rsid w:val="00072B70"/>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C7A46"/>
    <w:rsid w:val="000D062F"/>
    <w:rsid w:val="000D09BE"/>
    <w:rsid w:val="000D0D80"/>
    <w:rsid w:val="000D2070"/>
    <w:rsid w:val="000D28E8"/>
    <w:rsid w:val="000D3059"/>
    <w:rsid w:val="000D344A"/>
    <w:rsid w:val="000D3626"/>
    <w:rsid w:val="000D37B3"/>
    <w:rsid w:val="000D592F"/>
    <w:rsid w:val="000D5A4A"/>
    <w:rsid w:val="000D5C02"/>
    <w:rsid w:val="000D7145"/>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2B12"/>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596"/>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0863"/>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1F57"/>
    <w:rsid w:val="00142263"/>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947"/>
    <w:rsid w:val="00165F29"/>
    <w:rsid w:val="0016692B"/>
    <w:rsid w:val="001676F7"/>
    <w:rsid w:val="00167893"/>
    <w:rsid w:val="001704A5"/>
    <w:rsid w:val="0017166F"/>
    <w:rsid w:val="00171E30"/>
    <w:rsid w:val="00172116"/>
    <w:rsid w:val="001727FA"/>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3C7B"/>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9C3"/>
    <w:rsid w:val="001E7E9F"/>
    <w:rsid w:val="001F0634"/>
    <w:rsid w:val="001F09E2"/>
    <w:rsid w:val="001F0E2B"/>
    <w:rsid w:val="001F1840"/>
    <w:rsid w:val="001F1F80"/>
    <w:rsid w:val="001F208A"/>
    <w:rsid w:val="001F32C1"/>
    <w:rsid w:val="001F3CB4"/>
    <w:rsid w:val="001F3E9C"/>
    <w:rsid w:val="001F4162"/>
    <w:rsid w:val="001F498B"/>
    <w:rsid w:val="001F4BE7"/>
    <w:rsid w:val="001F518D"/>
    <w:rsid w:val="001F5652"/>
    <w:rsid w:val="001F5B55"/>
    <w:rsid w:val="001F5F58"/>
    <w:rsid w:val="001F7064"/>
    <w:rsid w:val="00200B8E"/>
    <w:rsid w:val="00202C76"/>
    <w:rsid w:val="002031A0"/>
    <w:rsid w:val="00203CA3"/>
    <w:rsid w:val="00203EC2"/>
    <w:rsid w:val="002044A3"/>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7C"/>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5A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1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37BFB"/>
    <w:rsid w:val="00340A9D"/>
    <w:rsid w:val="003410C7"/>
    <w:rsid w:val="00342EEF"/>
    <w:rsid w:val="00343ABD"/>
    <w:rsid w:val="00343D11"/>
    <w:rsid w:val="00343EA2"/>
    <w:rsid w:val="00343EEB"/>
    <w:rsid w:val="00344082"/>
    <w:rsid w:val="003448C1"/>
    <w:rsid w:val="00344A06"/>
    <w:rsid w:val="00344F74"/>
    <w:rsid w:val="00345361"/>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8B7"/>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3FC8"/>
    <w:rsid w:val="00464717"/>
    <w:rsid w:val="00465E33"/>
    <w:rsid w:val="00470B5E"/>
    <w:rsid w:val="00470ED6"/>
    <w:rsid w:val="00471F7E"/>
    <w:rsid w:val="00472E1E"/>
    <w:rsid w:val="004734A6"/>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3AB"/>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F0"/>
    <w:rsid w:val="004D7229"/>
    <w:rsid w:val="004D736E"/>
    <w:rsid w:val="004D75D4"/>
    <w:rsid w:val="004D7A54"/>
    <w:rsid w:val="004D7E20"/>
    <w:rsid w:val="004E05EC"/>
    <w:rsid w:val="004E0B8B"/>
    <w:rsid w:val="004E19BF"/>
    <w:rsid w:val="004E1CDA"/>
    <w:rsid w:val="004E1D49"/>
    <w:rsid w:val="004E23D4"/>
    <w:rsid w:val="004E2EA8"/>
    <w:rsid w:val="004E3FA6"/>
    <w:rsid w:val="004E41F8"/>
    <w:rsid w:val="004E456B"/>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5A85"/>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0B65"/>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6FF3"/>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C71C2"/>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AD8"/>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610"/>
    <w:rsid w:val="006C5824"/>
    <w:rsid w:val="006C5863"/>
    <w:rsid w:val="006C5989"/>
    <w:rsid w:val="006C5F0D"/>
    <w:rsid w:val="006C6474"/>
    <w:rsid w:val="006C765E"/>
    <w:rsid w:val="006D0239"/>
    <w:rsid w:val="006D0326"/>
    <w:rsid w:val="006D1573"/>
    <w:rsid w:val="006D17A0"/>
    <w:rsid w:val="006D1F4C"/>
    <w:rsid w:val="006D27AC"/>
    <w:rsid w:val="006D294E"/>
    <w:rsid w:val="006D3E4A"/>
    <w:rsid w:val="006D3F5D"/>
    <w:rsid w:val="006D4270"/>
    <w:rsid w:val="006D56D9"/>
    <w:rsid w:val="006D5BA2"/>
    <w:rsid w:val="006D5BC0"/>
    <w:rsid w:val="006D7152"/>
    <w:rsid w:val="006D75A5"/>
    <w:rsid w:val="006D77FC"/>
    <w:rsid w:val="006D7B91"/>
    <w:rsid w:val="006E0B6E"/>
    <w:rsid w:val="006E0CE4"/>
    <w:rsid w:val="006E11D7"/>
    <w:rsid w:val="006E1C9B"/>
    <w:rsid w:val="006E2481"/>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546"/>
    <w:rsid w:val="00723DDA"/>
    <w:rsid w:val="007250CC"/>
    <w:rsid w:val="00725D38"/>
    <w:rsid w:val="007266ED"/>
    <w:rsid w:val="0072718E"/>
    <w:rsid w:val="007307CA"/>
    <w:rsid w:val="00731773"/>
    <w:rsid w:val="00731960"/>
    <w:rsid w:val="00733C16"/>
    <w:rsid w:val="00733D5E"/>
    <w:rsid w:val="0073416B"/>
    <w:rsid w:val="00734D49"/>
    <w:rsid w:val="00735225"/>
    <w:rsid w:val="00735546"/>
    <w:rsid w:val="0073557C"/>
    <w:rsid w:val="00735887"/>
    <w:rsid w:val="0073737F"/>
    <w:rsid w:val="00740BB5"/>
    <w:rsid w:val="00740E5D"/>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4F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4EF1"/>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B7A"/>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65A"/>
    <w:rsid w:val="00836817"/>
    <w:rsid w:val="0083686E"/>
    <w:rsid w:val="00840D9F"/>
    <w:rsid w:val="00841F59"/>
    <w:rsid w:val="0084264E"/>
    <w:rsid w:val="0084331F"/>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602EF"/>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013"/>
    <w:rsid w:val="008C2B4D"/>
    <w:rsid w:val="008C3302"/>
    <w:rsid w:val="008C3362"/>
    <w:rsid w:val="008C3C26"/>
    <w:rsid w:val="008C4661"/>
    <w:rsid w:val="008C4671"/>
    <w:rsid w:val="008C4AB3"/>
    <w:rsid w:val="008C5261"/>
    <w:rsid w:val="008C544B"/>
    <w:rsid w:val="008C5ABC"/>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8A0"/>
    <w:rsid w:val="008F4D76"/>
    <w:rsid w:val="008F4DA1"/>
    <w:rsid w:val="008F4F16"/>
    <w:rsid w:val="008F6410"/>
    <w:rsid w:val="008F65BC"/>
    <w:rsid w:val="008F6DF5"/>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A51"/>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86"/>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27D58"/>
    <w:rsid w:val="00A30041"/>
    <w:rsid w:val="00A30238"/>
    <w:rsid w:val="00A30C9E"/>
    <w:rsid w:val="00A31982"/>
    <w:rsid w:val="00A33D2E"/>
    <w:rsid w:val="00A3425D"/>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4369"/>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09D1"/>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EAF"/>
    <w:rsid w:val="00B47FD7"/>
    <w:rsid w:val="00B51A53"/>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BBD"/>
    <w:rsid w:val="00BA4E07"/>
    <w:rsid w:val="00BA4FE2"/>
    <w:rsid w:val="00BA518F"/>
    <w:rsid w:val="00BA57BF"/>
    <w:rsid w:val="00BA5A9F"/>
    <w:rsid w:val="00BA5F62"/>
    <w:rsid w:val="00BA6F27"/>
    <w:rsid w:val="00BA7347"/>
    <w:rsid w:val="00BA7C51"/>
    <w:rsid w:val="00BB0BA4"/>
    <w:rsid w:val="00BB1718"/>
    <w:rsid w:val="00BB1BD9"/>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E5D"/>
    <w:rsid w:val="00BE1F83"/>
    <w:rsid w:val="00BE2057"/>
    <w:rsid w:val="00BE2493"/>
    <w:rsid w:val="00BE2A45"/>
    <w:rsid w:val="00BE3113"/>
    <w:rsid w:val="00BE3D1E"/>
    <w:rsid w:val="00BE481C"/>
    <w:rsid w:val="00BE48BE"/>
    <w:rsid w:val="00BE522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21E7"/>
    <w:rsid w:val="00C42C69"/>
    <w:rsid w:val="00C42ED1"/>
    <w:rsid w:val="00C43C5B"/>
    <w:rsid w:val="00C444BB"/>
    <w:rsid w:val="00C45784"/>
    <w:rsid w:val="00C45D5B"/>
    <w:rsid w:val="00C460D3"/>
    <w:rsid w:val="00C4725B"/>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0EE"/>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351F"/>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6A7B"/>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687"/>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8C4"/>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2997"/>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5DEE"/>
    <w:rsid w:val="00E46550"/>
    <w:rsid w:val="00E501FD"/>
    <w:rsid w:val="00E50A62"/>
    <w:rsid w:val="00E50A66"/>
    <w:rsid w:val="00E50E37"/>
    <w:rsid w:val="00E5129E"/>
    <w:rsid w:val="00E52281"/>
    <w:rsid w:val="00E523A6"/>
    <w:rsid w:val="00E531C4"/>
    <w:rsid w:val="00E538AF"/>
    <w:rsid w:val="00E538EB"/>
    <w:rsid w:val="00E53941"/>
    <w:rsid w:val="00E54100"/>
    <w:rsid w:val="00E549E9"/>
    <w:rsid w:val="00E54A2F"/>
    <w:rsid w:val="00E54BF3"/>
    <w:rsid w:val="00E5556E"/>
    <w:rsid w:val="00E5571E"/>
    <w:rsid w:val="00E55A96"/>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77C40"/>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7C8"/>
    <w:rsid w:val="00E96BCF"/>
    <w:rsid w:val="00E96FCC"/>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2AD"/>
    <w:rsid w:val="00EB1E1E"/>
    <w:rsid w:val="00EB2010"/>
    <w:rsid w:val="00EB209E"/>
    <w:rsid w:val="00EB2109"/>
    <w:rsid w:val="00EB283F"/>
    <w:rsid w:val="00EB2BDE"/>
    <w:rsid w:val="00EB2D03"/>
    <w:rsid w:val="00EB2EEE"/>
    <w:rsid w:val="00EB31CD"/>
    <w:rsid w:val="00EB358D"/>
    <w:rsid w:val="00EB467D"/>
    <w:rsid w:val="00EB49BA"/>
    <w:rsid w:val="00EB5580"/>
    <w:rsid w:val="00EB5D0A"/>
    <w:rsid w:val="00EB6F5F"/>
    <w:rsid w:val="00EB7D60"/>
    <w:rsid w:val="00EC0E62"/>
    <w:rsid w:val="00EC16AE"/>
    <w:rsid w:val="00EC1CEA"/>
    <w:rsid w:val="00EC1E71"/>
    <w:rsid w:val="00EC2786"/>
    <w:rsid w:val="00EC3769"/>
    <w:rsid w:val="00EC3F54"/>
    <w:rsid w:val="00EC42D3"/>
    <w:rsid w:val="00EC5079"/>
    <w:rsid w:val="00EC550A"/>
    <w:rsid w:val="00EC568E"/>
    <w:rsid w:val="00EC593A"/>
    <w:rsid w:val="00EC637E"/>
    <w:rsid w:val="00EC7586"/>
    <w:rsid w:val="00EC77A5"/>
    <w:rsid w:val="00ED0CCC"/>
    <w:rsid w:val="00ED0E90"/>
    <w:rsid w:val="00ED114B"/>
    <w:rsid w:val="00ED25E3"/>
    <w:rsid w:val="00ED2958"/>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2E12"/>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65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C03"/>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975"/>
    <w:rsid w:val="00F71998"/>
    <w:rsid w:val="00F721C8"/>
    <w:rsid w:val="00F73540"/>
    <w:rsid w:val="00F73CD6"/>
    <w:rsid w:val="00F74F80"/>
    <w:rsid w:val="00F74FCF"/>
    <w:rsid w:val="00F75109"/>
    <w:rsid w:val="00F7512A"/>
    <w:rsid w:val="00F7518E"/>
    <w:rsid w:val="00F7587C"/>
    <w:rsid w:val="00F75989"/>
    <w:rsid w:val="00F767FF"/>
    <w:rsid w:val="00F768C4"/>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F25"/>
    <w:rsid w:val="00FA31E1"/>
    <w:rsid w:val="00FA3A64"/>
    <w:rsid w:val="00FA4006"/>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2</TotalTime>
  <Pages>33</Pages>
  <Words>14079</Words>
  <Characters>8025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657</cp:revision>
  <cp:lastPrinted>2023-12-04T20:20:00Z</cp:lastPrinted>
  <dcterms:created xsi:type="dcterms:W3CDTF">2020-10-12T14:12:00Z</dcterms:created>
  <dcterms:modified xsi:type="dcterms:W3CDTF">2024-08-2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